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4840D3">
      <w:pPr>
        <w:spacing w:before="240"/>
        <w:ind w:firstLine="0"/>
        <w:jc w:val="center"/>
        <w:rPr>
          <w:rFonts w:cs="Times New Roman"/>
          <w:b/>
          <w:bCs/>
          <w:szCs w:val="24"/>
        </w:rPr>
      </w:pPr>
      <w:r w:rsidRPr="00E27D95">
        <w:rPr>
          <w:rFonts w:eastAsia="Arial" w:cs="Times New Roman"/>
          <w:b/>
          <w:bCs/>
          <w:sz w:val="28"/>
          <w:szCs w:val="28"/>
        </w:rPr>
        <w:t>TUGAS AKHIR</w:t>
      </w:r>
    </w:p>
    <w:p w14:paraId="201867CA" w14:textId="6FCD97F5" w:rsidR="004840D3" w:rsidRPr="00F97FA7" w:rsidRDefault="004840D3" w:rsidP="00F97FA7">
      <w:pPr>
        <w:pStyle w:val="Judul"/>
      </w:pPr>
      <w:r w:rsidRPr="00F97FA7">
        <w:t>RANCANG BANGUN ALAT PENGUBAH KOTLIN DATA CLASS K</w:t>
      </w:r>
      <w:r w:rsidR="008E74F7">
        <w:t>E</w:t>
      </w:r>
      <w:r w:rsidRPr="00F97FA7">
        <w:t xml:space="preserve"> PROTOCOL BUFFERS MESSAGE</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4840D3">
      <w:pPr>
        <w:spacing w:before="240"/>
        <w:ind w:firstLine="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4840D3">
      <w:pPr>
        <w:spacing w:before="240"/>
        <w:ind w:firstLine="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4840D3">
      <w:pPr>
        <w:spacing w:before="240"/>
        <w:ind w:firstLine="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4840D3">
      <w:pPr>
        <w:spacing w:before="240"/>
        <w:ind w:firstLine="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BC75E7">
      <w:pPr>
        <w:spacing w:before="240"/>
        <w:ind w:firstLine="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ind w:firstLine="0"/>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F97FA7">
      <w:pPr>
        <w:pStyle w:val="TidakAdaSpasi"/>
      </w:pPr>
      <w:r>
        <w:lastRenderedPageBreak/>
        <w:t>INTISARI</w:t>
      </w:r>
    </w:p>
    <w:p w14:paraId="7FBBC878" w14:textId="77777777" w:rsidR="00F97FA7" w:rsidRDefault="00F97FA7" w:rsidP="00F97FA7">
      <w:pPr>
        <w:pStyle w:val="TidakAdaSpasi"/>
      </w:pPr>
    </w:p>
    <w:p w14:paraId="34A3F0D3" w14:textId="77777777" w:rsidR="00F97FA7" w:rsidRDefault="00F97FA7">
      <w:pPr>
        <w:spacing w:after="160" w:line="259" w:lineRule="auto"/>
        <w:ind w:firstLine="0"/>
        <w:jc w:val="left"/>
        <w:rPr>
          <w:b/>
          <w:sz w:val="28"/>
        </w:rPr>
      </w:pPr>
      <w:r>
        <w:br w:type="page"/>
      </w:r>
    </w:p>
    <w:p w14:paraId="071C3A8C" w14:textId="5187E3A8" w:rsidR="007E1A08" w:rsidRPr="00BC75E7" w:rsidRDefault="007E1A08" w:rsidP="00F97FA7">
      <w:pPr>
        <w:pStyle w:val="TidakAdaSpasi"/>
        <w:rPr>
          <w:rFonts w:eastAsiaTheme="majorEastAsia"/>
          <w:szCs w:val="32"/>
        </w:rPr>
      </w:pPr>
      <w:r w:rsidRPr="00BC75E7">
        <w:lastRenderedPageBreak/>
        <w:t>ABSTRACT</w:t>
      </w:r>
    </w:p>
    <w:p w14:paraId="1C0287A7" w14:textId="77777777" w:rsidR="007E1A08" w:rsidRDefault="007E1A08">
      <w:pPr>
        <w:spacing w:after="160" w:line="259" w:lineRule="auto"/>
        <w:ind w:firstLine="0"/>
        <w:jc w:val="left"/>
        <w:rPr>
          <w:rFonts w:eastAsiaTheme="majorEastAsia" w:cstheme="majorBidi"/>
          <w:b/>
          <w:color w:val="auto"/>
          <w:sz w:val="28"/>
          <w:szCs w:val="32"/>
        </w:rPr>
      </w:pPr>
      <w:r>
        <w:br w:type="page"/>
      </w:r>
    </w:p>
    <w:p w14:paraId="0043296C" w14:textId="4B420D79" w:rsidR="00164F13" w:rsidRDefault="00164F13" w:rsidP="004A05EC">
      <w:pPr>
        <w:pStyle w:val="TidakAdaSpasi"/>
      </w:pPr>
      <w:r>
        <w:lastRenderedPageBreak/>
        <w:t>KATA PENGANTAR</w:t>
      </w:r>
    </w:p>
    <w:p w14:paraId="200FB8D6" w14:textId="77777777" w:rsidR="00164F13" w:rsidRDefault="00164F13">
      <w:pPr>
        <w:spacing w:after="160" w:line="259" w:lineRule="auto"/>
        <w:ind w:firstLine="0"/>
        <w:jc w:val="left"/>
        <w:rPr>
          <w:b/>
          <w:sz w:val="28"/>
        </w:rPr>
      </w:pPr>
      <w:r>
        <w:br w:type="page"/>
      </w:r>
    </w:p>
    <w:p w14:paraId="31E824AB" w14:textId="2B98CD7B" w:rsidR="007E1A08" w:rsidRDefault="007E1A08" w:rsidP="004A05EC">
      <w:pPr>
        <w:pStyle w:val="TidakAdaSpasi"/>
      </w:pPr>
      <w:r>
        <w:lastRenderedPageBreak/>
        <w:t>DAFTAR ISI</w:t>
      </w:r>
    </w:p>
    <w:p w14:paraId="06C38599" w14:textId="77777777" w:rsidR="00987E07" w:rsidRPr="00987E07" w:rsidRDefault="00987E07" w:rsidP="00987E07">
      <w:pPr>
        <w:ind w:firstLine="0"/>
      </w:pPr>
    </w:p>
    <w:p w14:paraId="4AE9FEFD" w14:textId="4E3E699D" w:rsidR="007E1A08" w:rsidRDefault="007E1A08" w:rsidP="004E2F65">
      <w:pPr>
        <w:spacing w:after="160" w:line="259" w:lineRule="auto"/>
        <w:ind w:firstLine="0"/>
        <w:rPr>
          <w:rFonts w:eastAsiaTheme="majorEastAsia" w:cstheme="majorBidi"/>
          <w:b/>
          <w:color w:val="auto"/>
          <w:sz w:val="28"/>
          <w:szCs w:val="32"/>
        </w:rPr>
      </w:pPr>
      <w:r>
        <w:br w:type="page"/>
      </w:r>
    </w:p>
    <w:p w14:paraId="43378AE7" w14:textId="5C2196CE" w:rsidR="00F97FA7" w:rsidRDefault="007E1A08" w:rsidP="00D56CBE">
      <w:pPr>
        <w:pStyle w:val="TidakAdaSpasi"/>
        <w:sectPr w:rsidR="00F97FA7"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r>
        <w:lastRenderedPageBreak/>
        <w:t>DAFTAR GAMBAR</w:t>
      </w:r>
    </w:p>
    <w:p w14:paraId="04F6611E" w14:textId="40A20F59" w:rsidR="00686C27" w:rsidRDefault="00D56CBE" w:rsidP="00D56CBE">
      <w:pPr>
        <w:pStyle w:val="Judul1"/>
      </w:pPr>
      <w:r>
        <w:lastRenderedPageBreak/>
        <w:br/>
        <w:t>PENDAHULUAN</w:t>
      </w:r>
    </w:p>
    <w:p w14:paraId="1BCEECFE" w14:textId="3E28C75E" w:rsidR="00164F13" w:rsidRDefault="00164F13" w:rsidP="00164F13">
      <w:pPr>
        <w:pStyle w:val="Judul2"/>
      </w:pPr>
      <w:bookmarkStart w:id="0" w:name="_Toc170908821"/>
      <w:r>
        <w:t>LATAR BELAKANG</w:t>
      </w:r>
      <w:bookmarkEnd w:id="0"/>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2A22A22" w:rsidR="00E3649E" w:rsidRDefault="001B44E1" w:rsidP="00E3649E">
      <w:r>
        <w:t xml:space="preserve">Diantara penggunaan masif perangkat mobile terdapat dua sistem operasi yang sudah mendominasi pasar dengan cakupan 90% dari market, yaitu </w:t>
      </w:r>
      <w:r w:rsidR="00ED77CD">
        <w:t>Android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developer</w:t>
      </w:r>
      <w:r w:rsidR="00C8552B">
        <w:t xml:space="preserve">, Google mengumumkan dukungannya </w:t>
      </w:r>
      <w:r w:rsidR="004A37B1">
        <w:t xml:space="preserve">pada Google I/O 2017 </w:t>
      </w:r>
      <w:r w:rsidR="00C8552B">
        <w:t>untuk menjadikan bahasa pemrograman Kotlin</w:t>
      </w:r>
      <w:r w:rsidR="004A37B1">
        <w:t xml:space="preserve"> sebagai bahasa  resmi untuk pengembangan aplikasi android [</w:t>
      </w:r>
      <w:r w:rsidR="00BA0EEF">
        <w:t>4</w:t>
      </w:r>
      <w:r w:rsidR="004A37B1">
        <w:t>]. Setelah dua tahun berselang</w:t>
      </w:r>
      <w:r w:rsidR="001E1147">
        <w:t>,</w:t>
      </w:r>
      <w:r w:rsidR="004A37B1">
        <w:t xml:space="preserve"> tepatnya saat Google I/O 2019, pengembangan aplikasi mobile android </w:t>
      </w:r>
      <w:r w:rsidR="001E1147">
        <w:t xml:space="preserve">akan </w:t>
      </w:r>
      <w:r w:rsidR="004A37B1">
        <w:t xml:space="preserve">menjadi </w:t>
      </w:r>
      <w:r w:rsidR="004A37B1" w:rsidRPr="004A37B1">
        <w:rPr>
          <w:i/>
          <w:iCs/>
        </w:rPr>
        <w:t>kotlin-first</w:t>
      </w:r>
      <w:r w:rsidR="004A37B1">
        <w:t xml:space="preserve"> setelah Google mengumumkannya, hal ini berarti Kotlin akan menjadi pilihan pertama Google dalam mengembangkan </w:t>
      </w:r>
      <w:r w:rsidR="001E1147">
        <w:t>alat dan konten pengembangan aplikasi android [</w:t>
      </w:r>
      <w:r w:rsidR="00BA0EEF">
        <w:t>5</w:t>
      </w:r>
      <w:r w:rsidR="001E1147">
        <w:t>].</w:t>
      </w:r>
    </w:p>
    <w:p w14:paraId="05338ADB" w14:textId="29EFA881" w:rsidR="00E3649E" w:rsidRDefault="00364B8F" w:rsidP="00BA0EEF">
      <w:r>
        <w:lastRenderedPageBreak/>
        <w:t xml:space="preserve">Bahasa pemrograman Kotlin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Kotlin pada mulanya dirancang oleh JetBrains, kemudian terus dikembangkan </w:t>
      </w:r>
      <w:r w:rsidR="001C06BA">
        <w:t>oleh para kontributor dan dikelola oleh Kotlin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1C06BA" w:rsidRPr="001C06BA">
        <w:t>Kotlin</w:t>
      </w:r>
      <w:r w:rsidR="0058281B">
        <w:t xml:space="preserve"> juga dapat dikatakan bahasa yang sudah matang</w:t>
      </w:r>
      <w:r w:rsidR="001C06BA" w:rsidRPr="001C06BA">
        <w:t>. Bahasa ini ringkas, aman, dapat dioperasikan dengan Java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Android seperti AndroidKTX yang dikhususkan untuk kotlin tetap dapat kompatibel dengan Bahasa Java yang sudah lebih </w:t>
      </w:r>
      <w:r w:rsidR="00E313DC">
        <w:t>dulu</w:t>
      </w:r>
      <w:r w:rsidR="0058281B">
        <w:t xml:space="preserve"> menjadi bahasa </w:t>
      </w:r>
      <w:r w:rsidR="00E313DC">
        <w:t xml:space="preserve">resmi untuk </w:t>
      </w:r>
      <w:r w:rsidR="0058281B">
        <w:t>pengembangan aplikasi android</w:t>
      </w:r>
      <w:r w:rsidR="00E313DC">
        <w:t>. Dengan interoperabilitas yang baik dengan Java tersebutlah, Kotlin berhasil menghasilkan pengalaman pengembangan aplikasi android yang lebih nyaman [</w:t>
      </w:r>
      <w:r w:rsidR="001A35DD">
        <w:t>6</w:t>
      </w:r>
      <w:r w:rsidR="00E313DC">
        <w:t>].</w:t>
      </w:r>
    </w:p>
    <w:p w14:paraId="3D3B9ADC" w14:textId="6BF461B4" w:rsidR="00E313DC" w:rsidRDefault="00E313DC" w:rsidP="00E3649E">
      <w:r>
        <w:t xml:space="preserve">Salah satu library </w:t>
      </w:r>
      <w:r w:rsidR="00E14B56">
        <w:t xml:space="preserve">yang memiliki AndroidKTX sebagai ekstensi adalah </w:t>
      </w:r>
      <w:r w:rsidR="00CD3869">
        <w:t>library Jetpack DataStore. Jetpack DataStore adalah salah satu library yang menyediakan solusi penyimpanan data lokal yang terdapat pada platform 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protocol buffers.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protocol buffers. Jetpack </w:t>
      </w:r>
      <w:r w:rsidR="0069079B" w:rsidRPr="0069079B">
        <w:t xml:space="preserve">DataStore menggunakan Kotlin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1186E04D" w:rsidR="00001317" w:rsidRDefault="00001317" w:rsidP="00E3649E">
      <w:r>
        <w:t>Protocol Buffers</w:t>
      </w:r>
      <w:r w:rsidR="00591B38">
        <w:t xml:space="preserve"> atau yang juga dapat disingkat dengan protobuf, </w:t>
      </w:r>
      <w:r>
        <w:t xml:space="preserve">merupakan </w:t>
      </w:r>
      <w:r w:rsidR="00D86C59">
        <w:t xml:space="preserve">mekanisme yang dapat diekstensi untuk membuat serialisasi data terstruktur yang </w:t>
      </w:r>
      <w:r w:rsidR="00D86C59" w:rsidRPr="00D86C59">
        <w:rPr>
          <w:i/>
          <w:iCs/>
        </w:rPr>
        <w:t>language-ne</w:t>
      </w:r>
      <w:r w:rsidR="007605E0">
        <w:rPr>
          <w:i/>
          <w:iCs/>
        </w:rPr>
        <w:t>u</w:t>
      </w:r>
      <w:r w:rsidR="00D86C59" w:rsidRPr="00D86C59">
        <w:rPr>
          <w:i/>
          <w:iCs/>
        </w:rPr>
        <w:t>tral</w:t>
      </w:r>
      <w:r w:rsidR="00D86C59">
        <w:t xml:space="preserve"> dan </w:t>
      </w:r>
      <w:r w:rsidR="00D86C59" w:rsidRPr="00D86C59">
        <w:rPr>
          <w:i/>
          <w:iCs/>
        </w:rPr>
        <w:t>platform-ne</w:t>
      </w:r>
      <w:r w:rsidR="007605E0">
        <w:rPr>
          <w:i/>
          <w:iCs/>
        </w:rPr>
        <w:t>u</w:t>
      </w:r>
      <w:r w:rsidR="00D86C59" w:rsidRPr="00D86C59">
        <w:rPr>
          <w:i/>
          <w:iCs/>
        </w:rPr>
        <w:t>tral</w:t>
      </w:r>
      <w:r w:rsidR="00D86C59">
        <w:t>.</w:t>
      </w:r>
      <w:r w:rsidR="00CD45E8">
        <w:t xml:space="preserve"> Protocol Buffers sendiri unggul dalam hal ukuran dan kecepatan dibandingkan dengan format data lain seperti JSON dan XML, dan dapat menghasilkan </w:t>
      </w:r>
      <w:r w:rsidR="00CD45E8" w:rsidRPr="00CD45E8">
        <w:t>binding bahasa asli</w:t>
      </w:r>
      <w:r w:rsidR="00CD45E8">
        <w:t>.</w:t>
      </w:r>
      <w:r w:rsidR="00591B38">
        <w:t xml:space="preserve"> Protocol Buffers </w:t>
      </w:r>
      <w:r w:rsidR="00591B38" w:rsidRPr="00591B38">
        <w:t xml:space="preserve">adalah </w:t>
      </w:r>
      <w:r w:rsidR="00591B38" w:rsidRPr="00591B38">
        <w:lastRenderedPageBreak/>
        <w:t>kombinasi bahasa definisi (dibuat dalam file .proto), kode yang dibuat oleh kompiler proto untuk berinteraksi dengan data, pustaka runtime</w:t>
      </w:r>
      <w:r w:rsidR="00591B38">
        <w:t xml:space="preserve"> yang </w:t>
      </w:r>
      <w:r w:rsidR="00591B38" w:rsidRPr="00591B38">
        <w:rPr>
          <w:i/>
          <w:iCs/>
        </w:rPr>
        <w:t>language-specific</w:t>
      </w:r>
      <w:r w:rsidR="00591B38" w:rsidRPr="00591B38">
        <w:t>, format serialisasi untuk data yang ditulis ke fil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6650B89B" w:rsidR="005F5E97" w:rsidRDefault="005F5E97" w:rsidP="00E3649E">
      <w:r>
        <w:t xml:space="preserve">Salah satu cara untuk menampung data </w:t>
      </w:r>
      <w:r w:rsidR="008F3206" w:rsidRPr="008F3206">
        <w:t>p</w:t>
      </w:r>
      <w:r w:rsidR="008F3206">
        <w:t xml:space="preserve">ada bahasa pemrograman </w:t>
      </w:r>
      <w:r w:rsidRPr="008F3206">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untuk mencetak instance ke output yang dapat dibaca, membandingkan instance, menyalin instance,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Java [</w:t>
      </w:r>
      <w:r w:rsidR="00CE1F5A">
        <w:t>11</w:t>
      </w:r>
      <w:r w:rsidR="008F3206">
        <w:t>].</w:t>
      </w:r>
      <w:r w:rsidR="00D56CBE">
        <w:t xml:space="preserve"> Sama halnya dengan Data Class, Protocol Buffers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Struktur data pada Protocol Buffers didefinisikan di file-file dengan ekstensi .proto yang dibuat oleh engineer</w:t>
      </w:r>
      <w:r w:rsidR="008A5F8C">
        <w:t>.</w:t>
      </w:r>
      <w:r w:rsidR="00F05CD3">
        <w:t xml:space="preserve"> Pada fil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781ADB80" w:rsidR="000072D5" w:rsidRDefault="00581F18" w:rsidP="00CA2D45">
      <w:r>
        <w:t xml:space="preserve">Meskipun keduanya, yaitu Kotlin Data Class dan Protocol Buffers memiliki beberapa persamaan. Namun, keduanya memiliki </w:t>
      </w:r>
      <w:r w:rsidR="000072D5">
        <w:t>perbedaan sintaks, hal ini menjadi permasalahan dan tantangan tersendiri bagi developer android yang ingin menggunakan Jetpack Proto DataStore sebagai solusi penyimpanan lokal pada aplikasi yang dikembangkan. Semakin kompleks struktur data yang dipakai tentunya akan menambahkan tingkat kesulitan yang dialami developer dalam merepresentasikannya kedalam bentuk skema yang dibuat dari Protocol Buffers Message.</w:t>
      </w:r>
      <w:r w:rsidR="00CA2D45">
        <w:t xml:space="preserve"> Bahkan, ketika struktur data tersebut tidaklah kompleks pengembang yang belum pernah memakai Jetpack Proto DataStore tetap perlu untuk mempelajari Protocol Buffers.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Kotlin Data Class menjadi struktur </w:t>
      </w:r>
      <w:r w:rsidR="000072D5" w:rsidRPr="0084315B">
        <w:t xml:space="preserve">data </w:t>
      </w:r>
      <w:r w:rsidR="00CA2D45">
        <w:t>berupa skema yang didefinisikan melalui Protocol Buffers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yang sudah ada dalam bentuk struktur data Kotlin Data Class kemudian ingin memperolehnya dalam bentuk Protocol Buffers Message</w:t>
      </w:r>
      <w:r w:rsidR="00AD790F">
        <w:t xml:space="preserve"> dengan cepat dan efisien</w:t>
      </w:r>
      <w:r w:rsidR="00CA2D45">
        <w:t>.</w:t>
      </w:r>
    </w:p>
    <w:p w14:paraId="4D01E9F7" w14:textId="03D35CF7" w:rsidR="007A52B3" w:rsidRDefault="001B4273" w:rsidP="007A52B3">
      <w:r>
        <w:t>Untuk mengatasi permasalahan dan memenuhi kebutuhan dari pengembang tersebut, diperlukan sebuah alat yang dapat mengubah struktur atau model data dari Kotlin Data Class ke dalam bentuk Protocol Buffers Message secara otomatis. Alat tersebut diharapkan dapat mengatasi permasalahan dan memenuhi kebutuhan sekaligus menghadirkan beberapa manfaat bagi para pengembang, terutama pengembang aplikasi android, seperti: menyederhanakan dan mempercepat proses pembuatan Protocol Buffers Message sebagai skema data yang sebelumnya sudah pernah dibuat dalam bentuk Kotlin Data Class, meminimalisir kesalahan yang mungkin terjadi selama proses perubahan dan pembuatan skema, memudahkan pengembang dalam memaintain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FC2C3CD" w14:textId="3D5723C0" w:rsidR="003F3E24" w:rsidRDefault="007A52B3" w:rsidP="00CF5776">
      <w:r>
        <w:t>Hal-hal tersebutlah yang memotivasi penulis untuk merancang dan membangun alat yang dapat mengubah Kotlin Data Class menjadi Protocol Buffers Message secara otomatis dalam bentuk plugin yang dapat dipasang dan berjalan pada</w:t>
      </w:r>
      <w:r w:rsidR="00CF5776">
        <w:t xml:space="preserve"> </w:t>
      </w:r>
      <w:r>
        <w:t xml:space="preserve">Intellij IDEA </w:t>
      </w:r>
      <w:r w:rsidR="00CF5776">
        <w:t>dan Android Studio, dimana Intellij IDEA sendiri merupakan Integrated Development Environment (IDE) terdepan dalam pengembangan yang menggunakan bahasa Kotlin [</w:t>
      </w:r>
      <w:r w:rsidR="00CE1F5A">
        <w:t>15</w:t>
      </w:r>
      <w:r w:rsidR="00CF5776">
        <w:t>], kemudian Android Studio sebagai IDE Resmi untuk mengembangkan aplikasi Android</w:t>
      </w:r>
      <w:r w:rsidR="00CE1F5A">
        <w:t xml:space="preserve"> [16]</w:t>
      </w:r>
      <w:r w:rsidR="00CF5776">
        <w:t>.</w:t>
      </w:r>
    </w:p>
    <w:p w14:paraId="551FD0AF" w14:textId="68D7D649" w:rsidR="00164F13" w:rsidRDefault="00164F13" w:rsidP="00164F13">
      <w:pPr>
        <w:pStyle w:val="Judul2"/>
      </w:pPr>
      <w:bookmarkStart w:id="1" w:name="_Toc170908822"/>
      <w:r>
        <w:lastRenderedPageBreak/>
        <w:t>RUMUSAN MASALAH</w:t>
      </w:r>
      <w:bookmarkEnd w:id="1"/>
    </w:p>
    <w:p w14:paraId="64A9A3B3" w14:textId="6990F553"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alat </w:t>
      </w:r>
      <w:r w:rsidR="007C4770">
        <w:t xml:space="preserve">yang dapat mengubah struktur </w:t>
      </w:r>
      <w:r w:rsidR="007C4770" w:rsidRPr="007C4770">
        <w:t xml:space="preserve">data </w:t>
      </w:r>
      <w:r w:rsidR="007C4770">
        <w:t>pada Kotlin Data Class suatu skema yang didefinisikan melalui Protocol Buffers Message?”</w:t>
      </w:r>
    </w:p>
    <w:p w14:paraId="02AC1665" w14:textId="77777777" w:rsidR="00CF5776" w:rsidRPr="00CF5776" w:rsidRDefault="00CF5776" w:rsidP="00CF5776"/>
    <w:p w14:paraId="50A2D269" w14:textId="05B50C29" w:rsidR="00164F13" w:rsidRDefault="00164F13" w:rsidP="00164F13">
      <w:pPr>
        <w:pStyle w:val="Judul2"/>
      </w:pPr>
      <w:bookmarkStart w:id="2" w:name="_Toc170908823"/>
      <w:r>
        <w:t>TUJUAN</w:t>
      </w:r>
      <w:bookmarkEnd w:id="2"/>
    </w:p>
    <w:p w14:paraId="6BA10DA0" w14:textId="5FE4D434" w:rsidR="007C4770" w:rsidRDefault="007004D2" w:rsidP="004E2F65">
      <w:r>
        <w:t xml:space="preserve">Dari rumusan masalah yang telah disebutkan, tujuan yang ingin dicapai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pada Kotlin Data Class suatu skema yang didefinisikan melalui Protocol Buffers Message berupa plugin yang dapat dipasang dan dijalankan pada Intellij IDEA dan Android Studio.</w:t>
      </w:r>
    </w:p>
    <w:p w14:paraId="6A2EB418" w14:textId="77777777" w:rsidR="004E2F65" w:rsidRPr="007C4770" w:rsidRDefault="004E2F65" w:rsidP="007C4770"/>
    <w:p w14:paraId="548A8341" w14:textId="00FA0E90" w:rsidR="00F97FA7" w:rsidRDefault="00164F13" w:rsidP="00164F13">
      <w:pPr>
        <w:pStyle w:val="Judul2"/>
      </w:pPr>
      <w:bookmarkStart w:id="3" w:name="_Toc170908824"/>
      <w:r>
        <w:t>MANFAAT</w:t>
      </w:r>
      <w:bookmarkEnd w:id="3"/>
    </w:p>
    <w:p w14:paraId="1416626F" w14:textId="77777777" w:rsidR="004E2F65" w:rsidRDefault="004E2F65" w:rsidP="004E2F65">
      <w:r>
        <w:t>Hasil dari rancang bangun ini diharapkan dapat memberikan beberapa manfaat sebagai berikut:</w:t>
      </w:r>
    </w:p>
    <w:p w14:paraId="4C9301DB" w14:textId="470E4B8D" w:rsidR="004E2F65" w:rsidRDefault="004E2F65" w:rsidP="004E2F65">
      <w:pPr>
        <w:pStyle w:val="DaftarParagraf"/>
        <w:numPr>
          <w:ilvl w:val="0"/>
          <w:numId w:val="6"/>
        </w:numPr>
        <w:ind w:left="851" w:hanging="284"/>
      </w:pPr>
      <w:r>
        <w:t xml:space="preserve">Membantu pengembang aplikasi android yang menggunakan bahasa pemrograman kotlin dalam membangun aplikasi android yang menggunakan </w:t>
      </w:r>
      <w:r w:rsidRPr="004E2F65">
        <w:rPr>
          <w:i/>
          <w:iCs/>
        </w:rPr>
        <w:t>library</w:t>
      </w:r>
      <w:r>
        <w:t xml:space="preserve"> Jetpack Proto DataStore menjadi lebih efisien, cepat, dan mudah dipelihara.</w:t>
      </w:r>
    </w:p>
    <w:p w14:paraId="3EBB1942" w14:textId="774F3737" w:rsidR="004E2F65" w:rsidRDefault="004E2F65" w:rsidP="004E2F65">
      <w:pPr>
        <w:pStyle w:val="DaftarParagraf"/>
        <w:numPr>
          <w:ilvl w:val="0"/>
          <w:numId w:val="6"/>
        </w:numPr>
        <w:ind w:left="851" w:hanging="284"/>
      </w:pPr>
      <w:r>
        <w:t xml:space="preserve">Meningkatan produktivitas </w:t>
      </w:r>
      <w:r w:rsidRPr="002D66FC">
        <w:rPr>
          <w:i/>
          <w:iCs/>
        </w:rPr>
        <w:t xml:space="preserve">developer </w:t>
      </w:r>
      <w:r>
        <w:t xml:space="preserve">dengan mempercepat </w:t>
      </w:r>
      <w:r w:rsidR="002D66FC">
        <w:t>proses pembuatan skema pada Protocol Buffers melalui proses perubahan yang diperoleh dari struktur data pada Kotlin Data Class</w:t>
      </w:r>
      <w:r>
        <w:t xml:space="preserve">, menghemat waktu </w:t>
      </w:r>
      <w:r w:rsidRPr="002D66FC">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orkflow. </w:t>
      </w:r>
    </w:p>
    <w:p w14:paraId="0E097653" w14:textId="5AD37CB9" w:rsidR="002D66FC" w:rsidRDefault="002D66FC" w:rsidP="004E2F65">
      <w:pPr>
        <w:pStyle w:val="DaftarParagraf"/>
        <w:numPr>
          <w:ilvl w:val="0"/>
          <w:numId w:val="6"/>
        </w:numPr>
        <w:ind w:left="851" w:hanging="284"/>
      </w:pPr>
      <w:r>
        <w:t>Berkontribusi pada pengembangan bahasa pemrograman kotlin, aplikasi android, dan ekosistem keduanya.</w:t>
      </w:r>
    </w:p>
    <w:p w14:paraId="2AC4C5A1" w14:textId="2BF33C7E" w:rsidR="002D66FC" w:rsidRPr="00ED5C76" w:rsidRDefault="004E2F65" w:rsidP="002D66FC">
      <w:pPr>
        <w:pStyle w:val="DaftarParagraf"/>
        <w:numPr>
          <w:ilvl w:val="0"/>
          <w:numId w:val="6"/>
        </w:numPr>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2D66FC">
        <w:t>Protocol Buffers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4" w:name="_Toc170908825"/>
      <w:r>
        <w:lastRenderedPageBreak/>
        <w:br/>
      </w:r>
      <w:r w:rsidR="00164F13">
        <w:t>KAJIAN PUSTAKA</w:t>
      </w:r>
      <w:bookmarkEnd w:id="4"/>
    </w:p>
    <w:p w14:paraId="2051F8C4" w14:textId="1AE08A1A" w:rsidR="00396421" w:rsidRDefault="00396421" w:rsidP="00396421">
      <w:pPr>
        <w:pStyle w:val="Judul2"/>
      </w:pPr>
      <w:bookmarkStart w:id="5" w:name="_Toc170908826"/>
      <w:r>
        <w:t>Kotlin</w:t>
      </w:r>
      <w:bookmarkEnd w:id="5"/>
    </w:p>
    <w:p w14:paraId="731AD339" w14:textId="77777777" w:rsidR="00460404" w:rsidRDefault="008E74F7" w:rsidP="00460404">
      <w:r w:rsidRPr="00E27D95">
        <w:t>Kotlin adalah bahasa pemrograman</w:t>
      </w:r>
      <w:r w:rsidR="008B1685">
        <w:t xml:space="preserve"> </w:t>
      </w:r>
      <w:r w:rsidR="008B1685" w:rsidRPr="008B1685">
        <w:rPr>
          <w:i/>
          <w:iCs/>
        </w:rPr>
        <w:t>cross-platform</w:t>
      </w:r>
      <w:r w:rsidRPr="00E27D95">
        <w:t xml:space="preserve"> </w:t>
      </w:r>
      <w:r w:rsidR="008B1685">
        <w:t xml:space="preserve">tingkat tinggi yang </w:t>
      </w:r>
      <w:r w:rsidRPr="00640D64">
        <w:rPr>
          <w:i/>
          <w:iCs/>
        </w:rPr>
        <w:t>open source</w:t>
      </w:r>
      <w:r w:rsidR="000A2032">
        <w:t xml:space="preserve">, </w:t>
      </w:r>
      <w:r w:rsidR="000A2032" w:rsidRPr="000A2032">
        <w:rPr>
          <w:i/>
          <w:iCs/>
        </w:rPr>
        <w:t>statically typed</w:t>
      </w:r>
      <w:r w:rsidR="000A2032" w:rsidRPr="000A2032">
        <w:t>,</w:t>
      </w:r>
      <w:r w:rsidRPr="00E27D95">
        <w:t xml:space="preserve"> </w:t>
      </w:r>
      <w:r w:rsidR="00460404">
        <w:t xml:space="preserve"> dan </w:t>
      </w:r>
      <w:r w:rsidR="008B1685">
        <w:t xml:space="preserve">juga didesain sebagai </w:t>
      </w:r>
      <w:r w:rsidR="008B1685" w:rsidRPr="008B1685">
        <w:rPr>
          <w:i/>
          <w:iCs/>
        </w:rPr>
        <w:t>general-purpose</w:t>
      </w:r>
      <w:r w:rsidR="008B1685">
        <w:t xml:space="preserve"> </w:t>
      </w:r>
      <w:r w:rsidR="008B1685" w:rsidRPr="008B1685">
        <w:rPr>
          <w:i/>
          <w:iCs/>
        </w:rPr>
        <w:t>programming language</w:t>
      </w:r>
      <w:r w:rsidR="008B1685">
        <w:t xml:space="preserve"> dengan</w:t>
      </w:r>
      <w:r w:rsidRPr="00E27D95">
        <w:t xml:space="preserve"> </w:t>
      </w:r>
      <w:r w:rsidR="008B1685">
        <w:t xml:space="preserve">inferensi tipe. Kotlin dapat digunakan dengan berbagai macam paradigma pemrograman seperti </w:t>
      </w:r>
      <w:r w:rsidRPr="00E27D95">
        <w:t>pemrograman berorientasi objek</w:t>
      </w:r>
      <w:r w:rsidR="006A4C1A">
        <w:t>,</w:t>
      </w:r>
      <w:r w:rsidRPr="00E27D95">
        <w:t xml:space="preserve"> fungsional</w:t>
      </w:r>
      <w:r w:rsidR="006A4C1A">
        <w:t xml:space="preserve">, dan </w:t>
      </w:r>
      <w:r w:rsidR="006A4C1A" w:rsidRPr="006A4C1A">
        <w:rPr>
          <w:i/>
          <w:iCs/>
        </w:rPr>
        <w:t>imperative</w:t>
      </w:r>
      <w:r w:rsidR="00EE727E">
        <w:t xml:space="preserve">. </w:t>
      </w:r>
      <w:r w:rsidRPr="00E27D95">
        <w:t xml:space="preserve">Kotlin termasuk </w:t>
      </w:r>
      <w:r w:rsidRPr="00E27D95">
        <w:rPr>
          <w:i/>
          <w:iCs/>
        </w:rPr>
        <w:t xml:space="preserve">compiled </w:t>
      </w:r>
      <w:r w:rsidR="006A4C1A">
        <w:rPr>
          <w:i/>
          <w:iCs/>
        </w:rPr>
        <w:t xml:space="preserve">programming </w:t>
      </w:r>
      <w:r w:rsidR="006A4C1A" w:rsidRPr="006A4C1A">
        <w:rPr>
          <w:i/>
          <w:iCs/>
        </w:rPr>
        <w:t>language</w:t>
      </w:r>
      <w:r w:rsidR="006A4C1A">
        <w:t xml:space="preserve"> sehingga </w:t>
      </w:r>
      <w:r w:rsidRPr="00E27D95">
        <w:t xml:space="preserve">memerlukan proses kompilasi sebelum </w:t>
      </w:r>
      <w:r w:rsidR="006A4C1A">
        <w:t xml:space="preserve">dapat </w:t>
      </w:r>
      <w:r w:rsidRPr="00E27D95">
        <w:t xml:space="preserve">dijalankan. </w:t>
      </w:r>
      <w:r w:rsidR="00B85317">
        <w:t xml:space="preserve">Kotlin dapat dikompilasikan menjadi </w:t>
      </w:r>
      <w:r w:rsidR="00B85317" w:rsidRPr="000E3536">
        <w:rPr>
          <w:i/>
          <w:iCs/>
        </w:rPr>
        <w:t>bytecode</w:t>
      </w:r>
      <w:r w:rsidR="00B85317">
        <w:t xml:space="preserve"> </w:t>
      </w:r>
      <w:r w:rsidR="000E3536">
        <w:t xml:space="preserve">Java sehingga dapat berjalan pada </w:t>
      </w:r>
      <w:r w:rsidR="000E3536" w:rsidRPr="000E3536">
        <w:rPr>
          <w:i/>
          <w:iCs/>
        </w:rPr>
        <w:t>Java Virtual Machine</w:t>
      </w:r>
      <w:r w:rsidR="000E3536">
        <w:t xml:space="preserve"> (JVM)</w:t>
      </w:r>
      <w:r w:rsidR="00C03471">
        <w:t>. Dikarenakan hal tersebut,</w:t>
      </w:r>
      <w:r w:rsidRPr="00E27D95">
        <w:t xml:space="preserve"> </w:t>
      </w:r>
      <w:r w:rsidR="00C03471">
        <w:t>i</w:t>
      </w:r>
      <w:r w:rsidRPr="00E27D95">
        <w:t xml:space="preserve">nteroperabilitas </w:t>
      </w:r>
      <w:r w:rsidR="00C03471">
        <w:t>Kotlin terhadap Jawa sangatlah tinggi,</w:t>
      </w:r>
      <w:r w:rsidRPr="00E27D95">
        <w:t xml:space="preserve"> sehingga kode java dapat </w:t>
      </w:r>
      <w:r w:rsidR="00C03471">
        <w:t>dengan mudah digunakan</w:t>
      </w:r>
      <w:r w:rsidRPr="00E27D95">
        <w:t xml:space="preserve"> </w:t>
      </w:r>
      <w:r w:rsidR="00C03471">
        <w:t xml:space="preserve">dan dijalankan bersamaan </w:t>
      </w:r>
      <w:r w:rsidRPr="00E27D95">
        <w:t>dengan kode kotli</w:t>
      </w:r>
      <w:r w:rsidR="00C03471">
        <w:t>n</w:t>
      </w:r>
      <w:r w:rsidR="00EE727E">
        <w:t xml:space="preserve"> </w:t>
      </w:r>
      <w:r w:rsidR="00460404">
        <w:t xml:space="preserve">di dalam satu proyek yang sama </w:t>
      </w:r>
      <w:r w:rsidR="00EE727E">
        <w:t>[17]</w:t>
      </w:r>
      <w:r w:rsidRPr="00E27D95">
        <w:t xml:space="preserve">. </w:t>
      </w:r>
    </w:p>
    <w:p w14:paraId="4D68BF35" w14:textId="121CBA11" w:rsidR="008E74F7" w:rsidRPr="00605630" w:rsidRDefault="00C03471" w:rsidP="00460404">
      <w:r>
        <w:t xml:space="preserve">Selain JVM, kotlin juga menargetkan beberapa platform lain seperti Web ketika kode kotlin dikompilasikan menjadi </w:t>
      </w:r>
      <w:r w:rsidR="000E3536" w:rsidRPr="00B85317">
        <w:t>WebAssembly</w:t>
      </w:r>
      <w:r w:rsidR="000E3536">
        <w:t xml:space="preserve"> (Wasm)</w:t>
      </w:r>
      <w:r>
        <w:t xml:space="preserve"> dan juga Android dengan tingkat adopsi oleh professional Android developers mencapai lebih dari 50%. Selain itu, kotlin juga dapat dikompilasikan menjadi </w:t>
      </w:r>
      <w:r w:rsidR="00605630" w:rsidRPr="00605630">
        <w:t>native binaries</w:t>
      </w:r>
      <w:r w:rsidR="00605630">
        <w:t xml:space="preserve"> sehingga dapat dijalankan tanpa menggunakan </w:t>
      </w:r>
      <w:r w:rsidR="00605630" w:rsidRPr="00605630">
        <w:rPr>
          <w:i/>
          <w:iCs/>
        </w:rPr>
        <w:t>virtual machine</w:t>
      </w:r>
      <w:r w:rsidR="00605630">
        <w:rPr>
          <w:i/>
          <w:iCs/>
        </w:rPr>
        <w:t xml:space="preserve"> </w:t>
      </w:r>
      <w:r w:rsidR="00605630">
        <w:t xml:space="preserve">sehingga kode kotlin dapat dijalankan untuk </w:t>
      </w:r>
      <w:r w:rsidR="00605630" w:rsidRPr="00605630">
        <w:t xml:space="preserve">platform di mana mesin virtual tidak diinginkan atau </w:t>
      </w:r>
      <w:r w:rsidR="00605630">
        <w:t xml:space="preserve">dimungkinkan, seperti pada iOS dan </w:t>
      </w:r>
      <w:r w:rsidR="00605630" w:rsidRPr="00605630">
        <w:rPr>
          <w:i/>
          <w:iCs/>
        </w:rPr>
        <w:t>embedded devices</w:t>
      </w:r>
      <w:r w:rsidR="00EE727E">
        <w:t>.</w:t>
      </w:r>
      <w:r w:rsidR="00605630">
        <w:t xml:space="preserve"> Terakhir,</w:t>
      </w:r>
      <w:r w:rsidR="00EE727E">
        <w:t xml:space="preserve"> kode Kotlin juga dapat ditransplasikan menjadi kode JavaScript [17].</w:t>
      </w:r>
    </w:p>
    <w:p w14:paraId="576EAC7B" w14:textId="3C57DF42" w:rsidR="008E74F7" w:rsidRDefault="00EE727E" w:rsidP="008E74F7">
      <w:r>
        <w:t>Kotlin</w:t>
      </w:r>
      <w:r w:rsidR="009C3916">
        <w:t xml:space="preserve"> secara resmi mengumumkan r</w:t>
      </w:r>
      <w:r w:rsidR="009C3916" w:rsidRPr="009C3916">
        <w:t>ilis</w:t>
      </w:r>
      <w:r w:rsidR="009C3916">
        <w:t xml:space="preserve"> </w:t>
      </w:r>
      <w:r w:rsidR="009C3916" w:rsidRPr="009C3916">
        <w:t>1.0 pertama</w:t>
      </w:r>
      <w:r w:rsidR="009C3916">
        <w:t>nya</w:t>
      </w:r>
      <w:r w:rsidR="009C3916" w:rsidRPr="009C3916">
        <w:t xml:space="preserve"> pada bulan Februari 2016.</w:t>
      </w:r>
      <w:r>
        <w:t xml:space="preserve"> </w:t>
      </w:r>
      <w:r w:rsidR="009C3916">
        <w:t xml:space="preserve">Setahun kemudian, Google mengumumkan Kotlin sebagai </w:t>
      </w:r>
      <w:r>
        <w:t>bahasa resmi untuk pengembangan aplikasi Android tepatnya pada Google I/O 2017</w:t>
      </w:r>
      <w:r w:rsidR="009C3916">
        <w:t xml:space="preserve"> [</w:t>
      </w:r>
      <w:r w:rsidR="00627BD4">
        <w:t>4</w:t>
      </w:r>
      <w:r w:rsidR="009C3916">
        <w:t>]</w:t>
      </w:r>
      <w:r>
        <w:t>.</w:t>
      </w:r>
      <w:r w:rsidR="009C3916">
        <w:t xml:space="preserve"> </w:t>
      </w:r>
      <w:r>
        <w:t xml:space="preserve">Setelah dua tahun berselang, tepatnya saat Google I/O 2019, </w:t>
      </w:r>
      <w:r w:rsidR="009C3916">
        <w:t xml:space="preserve">Google kemudian mengumumkan bahwa </w:t>
      </w:r>
      <w:r>
        <w:t xml:space="preserve">pengembangan aplikasi mobile android akan menjadi </w:t>
      </w:r>
      <w:r w:rsidRPr="004A37B1">
        <w:rPr>
          <w:i/>
          <w:iCs/>
        </w:rPr>
        <w:t>kotlin-first</w:t>
      </w:r>
      <w:r>
        <w:t>, hal ini berarti Kotlin akan menjadi pilihan pertama Google dalam mengembangkan alat dan konten pengembangan aplikasi android [5].</w:t>
      </w:r>
      <w:r w:rsidR="00627BD4">
        <w:t xml:space="preserve"> </w:t>
      </w:r>
      <w:r w:rsidR="00460404">
        <w:t xml:space="preserve">Hingga sekarang telah banyak API dan Library pada Android yang menggunakan kotlin </w:t>
      </w:r>
      <w:r w:rsidR="00460404">
        <w:lastRenderedPageBreak/>
        <w:t xml:space="preserve">beserta fitur-fiturnya, seperti pada Android KTX [6]. </w:t>
      </w:r>
      <w:r w:rsidR="00460404" w:rsidRPr="00460404">
        <w:t xml:space="preserve">Lebih dari 95% dari seribu aplikasi Android teratas </w:t>
      </w:r>
      <w:r w:rsidR="00460404">
        <w:t xml:space="preserve">telah </w:t>
      </w:r>
      <w:r w:rsidR="00460404" w:rsidRPr="00460404">
        <w:t>menggunakan Kotlin</w:t>
      </w:r>
      <w:r w:rsidR="00460404">
        <w:t xml:space="preserve"> [18]</w:t>
      </w:r>
      <w:r w:rsidR="00460404" w:rsidRPr="00460404">
        <w:t>.</w:t>
      </w:r>
    </w:p>
    <w:p w14:paraId="3D0B23C6" w14:textId="77777777" w:rsidR="00460404" w:rsidRPr="008E74F7" w:rsidRDefault="00460404" w:rsidP="008E74F7"/>
    <w:p w14:paraId="03C12A3C" w14:textId="3CD1AEBC" w:rsidR="00396421" w:rsidRDefault="00396421" w:rsidP="00396421">
      <w:pPr>
        <w:pStyle w:val="Judul2"/>
      </w:pPr>
      <w:r>
        <w:t xml:space="preserve"> </w:t>
      </w:r>
      <w:bookmarkStart w:id="6" w:name="_Toc170908827"/>
      <w:r>
        <w:t>Kotlin Data Class</w:t>
      </w:r>
      <w:bookmarkEnd w:id="6"/>
    </w:p>
    <w:p w14:paraId="0DE68133" w14:textId="1AB63421" w:rsidR="00447638" w:rsidRDefault="00311F00" w:rsidP="008E74F7">
      <w:r>
        <w:t xml:space="preserve">Kotlin menyediakan sebuah class khusus untuk mempertahankan data, class khusus ini bernama data class. Data Class sendiri ditandai dengan adanya keyword “data” sebelum keyword “class”. </w:t>
      </w:r>
      <w:r w:rsidR="008349EA">
        <w:t xml:space="preserve">Berbeda dengan kelas biasa, Data Class pada Kotlin tidak dapat dibuat </w:t>
      </w:r>
      <w:r w:rsidR="008349EA" w:rsidRPr="008349EA">
        <w:rPr>
          <w:i/>
          <w:iCs/>
        </w:rPr>
        <w:t>abstract</w:t>
      </w:r>
      <w:r w:rsidR="008349EA" w:rsidRPr="008349EA">
        <w:t xml:space="preserve">, </w:t>
      </w:r>
      <w:r w:rsidR="008349EA" w:rsidRPr="008349EA">
        <w:rPr>
          <w:i/>
          <w:iCs/>
        </w:rPr>
        <w:t>open</w:t>
      </w:r>
      <w:r w:rsidR="008349EA" w:rsidRPr="008349EA">
        <w:t xml:space="preserve">, </w:t>
      </w:r>
      <w:r w:rsidR="008349EA" w:rsidRPr="008349EA">
        <w:rPr>
          <w:i/>
          <w:iCs/>
        </w:rPr>
        <w:t>sealed</w:t>
      </w:r>
      <w:r w:rsidR="008349EA" w:rsidRPr="008349EA">
        <w:t xml:space="preserve">, </w:t>
      </w:r>
      <w:r w:rsidR="008349EA">
        <w:t xml:space="preserve">maupun </w:t>
      </w:r>
      <w:r w:rsidR="008349EA" w:rsidRPr="008349EA">
        <w:rPr>
          <w:i/>
          <w:iCs/>
        </w:rPr>
        <w:t>inner</w:t>
      </w:r>
      <w:r w:rsidR="008349EA" w:rsidRPr="008349EA">
        <w:t>.</w:t>
      </w:r>
      <w:r w:rsidR="008349EA">
        <w:t xml:space="preserve"> </w:t>
      </w:r>
      <w:r>
        <w:t xml:space="preserve">Perbedaan lainnya adalah property pada Kotlin Data Class dideklarasikan lewat constructor. Untuk setiap property, Kotlin Data Class akan menambahkan beberapa </w:t>
      </w:r>
      <w:r w:rsidRPr="00311F00">
        <w:t>member functions</w:t>
      </w:r>
      <w:r>
        <w:t>, seperti fungsi copy, equals, componentN, dan toString.</w:t>
      </w:r>
      <w:r w:rsidR="008349EA">
        <w:t xml:space="preserve"> Hal tersebut memungkinkan Data Class untuk mengurangi potensi kode boilerplate dituliskan</w:t>
      </w:r>
      <w:r w:rsidR="00906096">
        <w:t xml:space="preserve"> [11]</w:t>
      </w:r>
      <w:r w:rsidR="008349EA">
        <w:t xml:space="preserve">. </w:t>
      </w:r>
      <w:r w:rsidR="00447638">
        <w:t>Berikut adalah contoh sederhana</w:t>
      </w:r>
      <w:r w:rsidR="00C45DDA">
        <w:t xml:space="preserve"> penulisan</w:t>
      </w:r>
      <w:r w:rsidR="00447638">
        <w:t xml:space="preserve"> Kotlin Data Class</w:t>
      </w:r>
      <w:r w:rsidR="00C45DDA">
        <w:t xml:space="preserve"> bernama “</w:t>
      </w:r>
      <w:r w:rsidR="00D40C09">
        <w:t>Example</w:t>
      </w:r>
      <w:r w:rsidR="00C45DDA">
        <w:t>”</w:t>
      </w:r>
      <w:r w:rsidR="00447638">
        <w:t>:</w:t>
      </w:r>
    </w:p>
    <w:bookmarkStart w:id="7" w:name="_MON_1781855544"/>
    <w:bookmarkEnd w:id="7"/>
    <w:p w14:paraId="7A0D9F39" w14:textId="2C682641" w:rsidR="00906096" w:rsidRDefault="00C36FEA" w:rsidP="00C45DDA">
      <w:pPr>
        <w:ind w:firstLine="0"/>
      </w:pPr>
      <w:r>
        <w:object w:dxaOrig="7937" w:dyaOrig="2243" w14:anchorId="5AD75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6" type="#_x0000_t75" style="width:396.6pt;height:112.2pt" o:ole="">
            <v:imagedata r:id="rId14" o:title=""/>
          </v:shape>
          <o:OLEObject Type="Embed" ProgID="Word.OpenDocumentText.12" ShapeID="_x0000_i1066" DrawAspect="Content" ObjectID="_1781891202" r:id="rId15"/>
        </w:object>
      </w:r>
      <w:r w:rsidR="00447638">
        <w:t xml:space="preserve"> </w:t>
      </w:r>
    </w:p>
    <w:p w14:paraId="201275A5" w14:textId="77777777" w:rsidR="00C45DDA" w:rsidRPr="008E74F7" w:rsidRDefault="00C45DDA" w:rsidP="00906096"/>
    <w:p w14:paraId="247DE7A9" w14:textId="3D65DC5D" w:rsidR="00396421" w:rsidRDefault="00396421" w:rsidP="00396421">
      <w:pPr>
        <w:pStyle w:val="Judul2"/>
      </w:pPr>
      <w:r>
        <w:t xml:space="preserve"> </w:t>
      </w:r>
      <w:bookmarkStart w:id="8" w:name="_Toc170908828"/>
      <w:r>
        <w:t>Protocol Buffers</w:t>
      </w:r>
      <w:bookmarkEnd w:id="8"/>
    </w:p>
    <w:p w14:paraId="6C185A65" w14:textId="77777777" w:rsidR="00D40C09" w:rsidRDefault="00C45DDA" w:rsidP="00C45DDA">
      <w:r>
        <w:t xml:space="preserve">Protocol Buffers atau yang juga dapat disingkat dengan protobuf, merupakan mekanisme yang dapat diekstensi untuk membuat serialisasi data terstruktur yang </w:t>
      </w:r>
      <w:r w:rsidRPr="00D86C59">
        <w:rPr>
          <w:i/>
          <w:iCs/>
        </w:rPr>
        <w:t>language-ne</w:t>
      </w:r>
      <w:r w:rsidR="007605E0">
        <w:rPr>
          <w:i/>
          <w:iCs/>
        </w:rPr>
        <w:t>u</w:t>
      </w:r>
      <w:r w:rsidRPr="00D86C59">
        <w:rPr>
          <w:i/>
          <w:iCs/>
        </w:rPr>
        <w:t>tral</w:t>
      </w:r>
      <w:r>
        <w:t xml:space="preserve"> dan </w:t>
      </w:r>
      <w:r w:rsidRPr="00D86C59">
        <w:rPr>
          <w:i/>
          <w:iCs/>
        </w:rPr>
        <w:t>platform-ne</w:t>
      </w:r>
      <w:r w:rsidR="007605E0">
        <w:rPr>
          <w:i/>
          <w:iCs/>
        </w:rPr>
        <w:t>u</w:t>
      </w:r>
      <w:r w:rsidRPr="00D86C59">
        <w:rPr>
          <w:i/>
          <w:iCs/>
        </w:rPr>
        <w:t>tral</w:t>
      </w:r>
      <w:r>
        <w:t>.</w:t>
      </w:r>
      <w:r w:rsidR="00512A8F">
        <w:t xml:space="preserve"> Protobuf sendiri dikembangkan oleh Google untuk kebutuhan internal mereka sejak tahun 2001, kemudian Google mempublikasikan protobuf melalui versi keduanya</w:t>
      </w:r>
      <w:r w:rsidR="00655FD7">
        <w:t xml:space="preserve"> yaitu proto2. Pada versi tersebut </w:t>
      </w:r>
      <w:r w:rsidR="00655FD7" w:rsidRPr="00655FD7">
        <w:t>kode</w:t>
      </w:r>
      <w:r w:rsidR="00655FD7">
        <w:t>-kode dalam Protocol Buffers</w:t>
      </w:r>
      <w:r w:rsidR="00655FD7" w:rsidRPr="00655FD7">
        <w:t xml:space="preserve"> telah dibersihkan dan tidak memiliki ketergantungan apa pun pada </w:t>
      </w:r>
      <w:r w:rsidR="00655FD7">
        <w:t xml:space="preserve">library </w:t>
      </w:r>
      <w:r w:rsidR="00655FD7" w:rsidRPr="00655FD7">
        <w:t xml:space="preserve">Google yang belum </w:t>
      </w:r>
      <w:r w:rsidR="00655FD7">
        <w:t>open-source</w:t>
      </w:r>
      <w:r w:rsidR="00655FD7" w:rsidRPr="00655FD7">
        <w:t>.</w:t>
      </w:r>
      <w:r w:rsidR="00655FD7">
        <w:t xml:space="preserve"> Hingga saat ini Protocol Buffers mempunyai satu edisi yaitu edisi 2023 </w:t>
      </w:r>
      <w:r w:rsidR="00655FD7">
        <w:t>dan dua versi</w:t>
      </w:r>
      <w:r w:rsidR="00655FD7">
        <w:t xml:space="preserve"> yaitu Proto2 dan Proto3.</w:t>
      </w:r>
      <w:r w:rsidR="007605E0">
        <w:t xml:space="preserve"> </w:t>
      </w:r>
    </w:p>
    <w:p w14:paraId="7AD4D486" w14:textId="3E26E172" w:rsidR="00C45DDA" w:rsidRDefault="007605E0" w:rsidP="00C45DDA">
      <w:r>
        <w:lastRenderedPageBreak/>
        <w:t xml:space="preserve">Protobuf sering digunakan </w:t>
      </w:r>
      <w:r w:rsidRPr="003B5F0B">
        <w:t>untuk mendefinisikan protokol komunikasi (bersama dengan gRPC) dan untuk penyimpanan data</w:t>
      </w:r>
      <w:r>
        <w:t xml:space="preserve">. Protobuf sendiri telah </w:t>
      </w:r>
      <w:r w:rsidRPr="007605E0">
        <w:t>digunakan secara luas di</w:t>
      </w:r>
      <w:r>
        <w:t xml:space="preserve"> segala</w:t>
      </w:r>
      <w:r w:rsidRPr="007605E0">
        <w:t xml:space="preserve"> jenis layanan</w:t>
      </w:r>
      <w:r>
        <w:t xml:space="preserve"> dan proyek-proyek milik Google</w:t>
      </w:r>
      <w:r w:rsidR="00D40C09">
        <w:t xml:space="preserve">. Protocol Buffers sendiri terdiri dari </w:t>
      </w:r>
      <w:r w:rsidR="00D40C09" w:rsidRPr="00591B38">
        <w:t>kombinasi bahasa definisi (dibuat dalam file .proto), kode yang dibuat oleh kompiler proto untuk berinteraksi dengan data, pustaka runtime</w:t>
      </w:r>
      <w:r w:rsidR="00D40C09">
        <w:t xml:space="preserve"> yang </w:t>
      </w:r>
      <w:r w:rsidR="00D40C09" w:rsidRPr="00591B38">
        <w:rPr>
          <w:i/>
          <w:iCs/>
        </w:rPr>
        <w:t>language-specific</w:t>
      </w:r>
      <w:r w:rsidR="00D40C09" w:rsidRPr="00591B38">
        <w:t>, format serialisasi untuk data yang ditulis ke file (atau dikirim melalui koneksi jaringan), dan data</w:t>
      </w:r>
      <w:r w:rsidR="00D40C09">
        <w:t xml:space="preserve"> yang</w:t>
      </w:r>
      <w:r w:rsidR="00D40C09" w:rsidRPr="00591B38">
        <w:t xml:space="preserve"> terserialisasi</w:t>
      </w:r>
      <w:r w:rsidR="00D40C09">
        <w:t xml:space="preserve">. File proto yang digunakan sebagai definisi </w:t>
      </w:r>
      <w:r w:rsidR="009C33BA">
        <w:t>memiliki</w:t>
      </w:r>
      <w:r w:rsidR="00D40C09">
        <w:t xml:space="preserve"> ekstensi file “.proto” dan dinamakan menggunakan </w:t>
      </w:r>
      <w:r w:rsidR="00BF35EB">
        <w:t xml:space="preserve">format </w:t>
      </w:r>
      <w:r w:rsidR="00D40C09" w:rsidRPr="00D40C09">
        <w:t>lower_snake_case</w:t>
      </w:r>
      <w:r w:rsidR="00D40C09">
        <w:t>, sehingga contoh</w:t>
      </w:r>
      <w:r w:rsidR="00BF35EB">
        <w:t xml:space="preserve"> penamaan</w:t>
      </w:r>
      <w:r w:rsidR="00D40C09">
        <w:t xml:space="preserve"> file tersebut adalah seperti berikut: </w:t>
      </w:r>
      <w:r w:rsidR="009C33BA">
        <w:t>example_protobuf</w:t>
      </w:r>
      <w:r w:rsidR="00D40C09">
        <w:t>.proto</w:t>
      </w:r>
      <w:r w:rsidR="00D40C09" w:rsidRPr="00D40C09">
        <w:t xml:space="preserve"> </w:t>
      </w:r>
      <w:r>
        <w:t>[10].</w:t>
      </w:r>
    </w:p>
    <w:p w14:paraId="15AADB6C" w14:textId="77777777" w:rsidR="00655FD7" w:rsidRPr="00C45DDA" w:rsidRDefault="00655FD7" w:rsidP="00C45DDA"/>
    <w:p w14:paraId="3E6CF7F7" w14:textId="6C943C86" w:rsidR="009C33BA" w:rsidRDefault="00396421" w:rsidP="00F539C0">
      <w:pPr>
        <w:pStyle w:val="Judul2"/>
      </w:pPr>
      <w:bookmarkStart w:id="9" w:name="_Toc170908829"/>
      <w:r>
        <w:t>Protocol Buffers Message</w:t>
      </w:r>
      <w:bookmarkEnd w:id="9"/>
    </w:p>
    <w:p w14:paraId="0DE2CEFA" w14:textId="2F11355C" w:rsidR="00F539C0" w:rsidRDefault="00D40C09" w:rsidP="00F539C0">
      <w:r>
        <w:t xml:space="preserve">Struktur data pada Protocol Buffers didefinisikan di file-file dengan ekstensi .proto yang dibuat oleh engineer. Pada file tersebut service-service dan message-message didefinisikan. Message inilah yang dijadikan schema untuk memperoleh kode dan runtime library yang lebih </w:t>
      </w:r>
      <w:r w:rsidRPr="00581F18">
        <w:rPr>
          <w:i/>
          <w:iCs/>
        </w:rPr>
        <w:t>language-specific</w:t>
      </w:r>
      <w:r>
        <w:t xml:space="preserve"> sehingga dapat digunakan pada berbagai bahasa dan </w:t>
      </w:r>
      <w:r w:rsidRPr="00581F18">
        <w:rPr>
          <w:i/>
          <w:iCs/>
        </w:rPr>
        <w:t>framework</w:t>
      </w:r>
      <w:r>
        <w:t xml:space="preserve"> pemrograman</w:t>
      </w:r>
      <w:r w:rsidR="009C33BA">
        <w:t>.</w:t>
      </w:r>
      <w:r w:rsidR="00BF35EB">
        <w:t xml:space="preserve"> </w:t>
      </w:r>
      <w:r w:rsidR="00F539C0">
        <w:t xml:space="preserve">Sebuah Protocol Buffer Message adalah serangkaian pasangan key-value. Versi biner dari message akan menggunakan field’s number tersebut sebagai key, nama dan tipe yang terdeklarasi pada setiap field hanya dapat ditentukan pada saat decoding dengan merujuk pada message type’s definition (yaitu file .proto). ketika sebuah message di encode, setiap pasangan key-value </w:t>
      </w:r>
      <w:r w:rsidR="00F539C0" w:rsidRPr="00F539C0">
        <w:t>diubah menjadi sebuah</w:t>
      </w:r>
      <w:r w:rsidR="00F539C0">
        <w:t xml:space="preserve"> catatan yang terdiri dari field number, wire type, dan payload</w:t>
      </w:r>
      <w:r w:rsidR="0093456D">
        <w:t xml:space="preserve"> [10]</w:t>
      </w:r>
      <w:r w:rsidR="00F539C0">
        <w:t>.</w:t>
      </w:r>
    </w:p>
    <w:p w14:paraId="62E80A70" w14:textId="512B0EAE" w:rsidR="008A03C4" w:rsidRDefault="008A03C4" w:rsidP="00522B11"/>
    <w:p w14:paraId="06A17974" w14:textId="24086100" w:rsidR="007605E0" w:rsidRDefault="00BF35EB" w:rsidP="008A03C4">
      <w:r>
        <w:t xml:space="preserve">Nama message pada protobuf ditulis menggunakan format PascalCase atau UpperCamelCase. Di dalam message </w:t>
      </w:r>
      <w:r w:rsidR="00522B11">
        <w:t>dapat terdapat field-field dan atau message-message lainnya.</w:t>
      </w:r>
      <w:r w:rsidR="008A03C4">
        <w:t xml:space="preserve"> </w:t>
      </w:r>
      <w:r w:rsidR="00522B11">
        <w:t xml:space="preserve">Field pada protobuf ditulis menggunakan format </w:t>
      </w:r>
      <w:r w:rsidR="00522B11" w:rsidRPr="00D40C09">
        <w:t>lower_snake_case</w:t>
      </w:r>
      <w:r w:rsidR="00522B11">
        <w:t xml:space="preserve">, setiap field memiliki field type dan juga field number, dengan field number pada setiap field didalam message yang sama haruslah bersifat unik. Field type dapat berupa scalar type seperti </w:t>
      </w:r>
      <w:r w:rsidR="00E719E9">
        <w:t xml:space="preserve">integer dan string, juga dapat berupa </w:t>
      </w:r>
      <w:r w:rsidR="00E719E9">
        <w:lastRenderedPageBreak/>
        <w:t>enumeration atau juga dapat menjadikan Message lainnya sebagai field type</w:t>
      </w:r>
      <w:r w:rsidR="0093456D">
        <w:t xml:space="preserve"> [10]</w:t>
      </w:r>
      <w:r w:rsidR="00E719E9">
        <w:t>.</w:t>
      </w:r>
      <w:r w:rsidR="00F539C0">
        <w:t xml:space="preserve"> </w:t>
      </w:r>
      <w:r w:rsidR="00F539C0">
        <w:t xml:space="preserve">Berikut adalah contoh sederhana penulisan </w:t>
      </w:r>
      <w:r w:rsidR="00F539C0">
        <w:t>sebuah</w:t>
      </w:r>
      <w:r w:rsidR="00F539C0">
        <w:t xml:space="preserve"> </w:t>
      </w:r>
      <w:r w:rsidR="00F539C0">
        <w:t xml:space="preserve">message bernama </w:t>
      </w:r>
      <w:r w:rsidR="00F539C0">
        <w:t>“Example”</w:t>
      </w:r>
      <w:r w:rsidR="00F539C0">
        <w:t xml:space="preserve"> yang terdapat pada .proto file </w:t>
      </w:r>
      <w:r w:rsidR="00F539C0">
        <w:t>:</w:t>
      </w:r>
    </w:p>
    <w:bookmarkStart w:id="10" w:name="_MON_1781888369"/>
    <w:bookmarkEnd w:id="10"/>
    <w:p w14:paraId="441D04DD" w14:textId="14ECE0BC" w:rsidR="00F539C0" w:rsidRDefault="00F539C0" w:rsidP="00F539C0">
      <w:pPr>
        <w:ind w:firstLine="0"/>
      </w:pPr>
      <w:r>
        <w:object w:dxaOrig="7937" w:dyaOrig="1230" w14:anchorId="7F97D898">
          <v:shape id="_x0000_i1057" type="#_x0000_t75" style="width:396.6pt;height:61.8pt" o:ole="">
            <v:imagedata r:id="rId16" o:title=""/>
          </v:shape>
          <o:OLEObject Type="Embed" ProgID="Word.OpenDocumentText.12" ShapeID="_x0000_i1057" DrawAspect="Content" ObjectID="_1781891203" r:id="rId17"/>
        </w:object>
      </w:r>
    </w:p>
    <w:p w14:paraId="5EFE5111" w14:textId="77777777" w:rsidR="00F539C0" w:rsidRPr="007605E0" w:rsidRDefault="00F539C0" w:rsidP="008A03C4"/>
    <w:p w14:paraId="4F67E81B" w14:textId="44C0857D" w:rsidR="00F97FA7" w:rsidRDefault="00396421" w:rsidP="00F97FA7">
      <w:pPr>
        <w:pStyle w:val="Judul2"/>
      </w:pPr>
      <w:r>
        <w:t xml:space="preserve"> </w:t>
      </w:r>
      <w:bookmarkStart w:id="11" w:name="_Toc170908830"/>
      <w:r>
        <w:t>Plugin</w:t>
      </w:r>
      <w:bookmarkEnd w:id="11"/>
    </w:p>
    <w:p w14:paraId="640368D8" w14:textId="06A07E12" w:rsidR="00770764" w:rsidRPr="00C36FEA" w:rsidRDefault="00770764" w:rsidP="006D67BB">
      <w:r w:rsidRPr="00770764">
        <w:rPr>
          <w:i/>
          <w:iCs/>
        </w:rPr>
        <w:t>Plugin</w:t>
      </w:r>
      <w:r w:rsidRPr="00770764">
        <w:t xml:space="preserve"> adalah sebuah program komputer yang dibuat untuk menambahkan suatu fungsionalitas tertentu kedalam program atau </w:t>
      </w:r>
      <w:r w:rsidRPr="00770764">
        <w:rPr>
          <w:i/>
          <w:iCs/>
        </w:rPr>
        <w:t>software</w:t>
      </w:r>
      <w:r w:rsidRPr="00770764">
        <w:t xml:space="preserve"> utama. Istilah-istilah lain yang sering dipakai sebagai padanan kata plugin adalah </w:t>
      </w:r>
      <w:r w:rsidRPr="00770764">
        <w:rPr>
          <w:i/>
          <w:iCs/>
        </w:rPr>
        <w:t>add-on</w:t>
      </w:r>
      <w:r w:rsidRPr="00770764">
        <w:t xml:space="preserve"> dan </w:t>
      </w:r>
      <w:r w:rsidRPr="00770764">
        <w:rPr>
          <w:i/>
          <w:iCs/>
        </w:rPr>
        <w:t>extension</w:t>
      </w:r>
      <w:r w:rsidRPr="00770764">
        <w:t>. Keuntungan dari menggunakan plugin adalah ketidakharusan untuk memodifikasi program utama ketika ingin menambahkan fitur ataupun fungsionalitas baru yang biasanya bersifat opsional.</w:t>
      </w:r>
      <w:r>
        <w:t xml:space="preserve"> Contoh </w:t>
      </w:r>
      <w:r w:rsidRPr="006D67BB">
        <w:rPr>
          <w:i/>
          <w:iCs/>
        </w:rPr>
        <w:t>plugin</w:t>
      </w:r>
      <w:r>
        <w:t xml:space="preserve"> yang saat ini telah banyak digunakan adalah </w:t>
      </w:r>
      <w:r w:rsidRPr="006D67BB">
        <w:rPr>
          <w:i/>
          <w:iCs/>
        </w:rPr>
        <w:t>plugin</w:t>
      </w:r>
      <w:r>
        <w:t xml:space="preserve"> Google Translate yang dipublish melalui </w:t>
      </w:r>
      <w:r w:rsidR="006D67BB">
        <w:t>C</w:t>
      </w:r>
      <w:r>
        <w:t xml:space="preserve">hrome </w:t>
      </w:r>
      <w:r w:rsidR="006D67BB">
        <w:t>W</w:t>
      </w:r>
      <w:r>
        <w:t xml:space="preserve">eb </w:t>
      </w:r>
      <w:r w:rsidR="006D67BB">
        <w:t>S</w:t>
      </w:r>
      <w:r>
        <w:t xml:space="preserve">tore dan dapat digunakan pada </w:t>
      </w:r>
      <w:r w:rsidRPr="006D67BB">
        <w:rPr>
          <w:i/>
          <w:iCs/>
        </w:rPr>
        <w:t>web browser</w:t>
      </w:r>
      <w:r>
        <w:t xml:space="preserve"> berbasis </w:t>
      </w:r>
      <w:r w:rsidRPr="006D67BB">
        <w:rPr>
          <w:i/>
          <w:iCs/>
        </w:rPr>
        <w:t>chromium</w:t>
      </w:r>
      <w:r>
        <w:t xml:space="preserve">. </w:t>
      </w:r>
      <w:r w:rsidR="006D67BB">
        <w:t>Tujuan t</w:t>
      </w:r>
      <w:r w:rsidRPr="00E27D95">
        <w:t xml:space="preserve">ugas akhir </w:t>
      </w:r>
      <w:r w:rsidR="006D67BB">
        <w:t xml:space="preserve">ini adalah untuk merancang dan membangun </w:t>
      </w:r>
      <w:r w:rsidR="006D67BB">
        <w:t>plugin yang dapat dipasang dan dijalankan pada</w:t>
      </w:r>
      <w:r w:rsidR="006D67BB">
        <w:t xml:space="preserve"> </w:t>
      </w:r>
      <w:r w:rsidR="006D67BB" w:rsidRPr="006D67BB">
        <w:rPr>
          <w:i/>
          <w:iCs/>
        </w:rPr>
        <w:t>IDE</w:t>
      </w:r>
      <w:r w:rsidR="006D67BB">
        <w:t xml:space="preserve"> Intellij IDEA dan Android Studio</w:t>
      </w:r>
      <w:r w:rsidR="0093456D">
        <w:t xml:space="preserve"> [19]</w:t>
      </w:r>
      <w:r w:rsidR="006D67BB">
        <w:t>.</w:t>
      </w:r>
    </w:p>
    <w:p w14:paraId="1A323ED3" w14:textId="77777777" w:rsidR="00F97FA7" w:rsidRDefault="00F97FA7">
      <w:pPr>
        <w:spacing w:after="160" w:line="259" w:lineRule="auto"/>
        <w:ind w:firstLine="0"/>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first" r:id="rId18"/>
          <w:footerReference w:type="first" r:id="rId19"/>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12" w:name="_Toc170908831"/>
      <w:r>
        <w:lastRenderedPageBreak/>
        <w:br/>
      </w:r>
      <w:r w:rsidR="00164F13">
        <w:t>METODE PENGEMBANGAN SISTEM</w:t>
      </w:r>
      <w:bookmarkEnd w:id="12"/>
    </w:p>
    <w:p w14:paraId="6E540F23" w14:textId="242AF986" w:rsidR="00396421" w:rsidRDefault="008E74F7" w:rsidP="00396421">
      <w:pPr>
        <w:pStyle w:val="Judul2"/>
      </w:pPr>
      <w:bookmarkStart w:id="13" w:name="_Toc170908832"/>
      <w:r>
        <w:t>Alat</w:t>
      </w:r>
      <w:r w:rsidR="00396421">
        <w:t xml:space="preserve"> dan </w:t>
      </w:r>
      <w:bookmarkEnd w:id="13"/>
      <w:r>
        <w:t>Bahan</w:t>
      </w:r>
    </w:p>
    <w:p w14:paraId="7E36B3B6" w14:textId="13993725" w:rsidR="00092AF3" w:rsidRDefault="008E74F7" w:rsidP="00092AF3">
      <w:r>
        <w:t>Dalam rancang bangun “</w:t>
      </w:r>
      <w:r w:rsidRPr="008E74F7">
        <w:t>A</w:t>
      </w:r>
      <w:r>
        <w:t>lat</w:t>
      </w:r>
      <w:r w:rsidRPr="008E74F7">
        <w:t xml:space="preserve"> P</w:t>
      </w:r>
      <w:r>
        <w:t xml:space="preserve">engubah </w:t>
      </w:r>
      <w:r w:rsidRPr="008E74F7">
        <w:t>K</w:t>
      </w:r>
      <w:r>
        <w:t xml:space="preserve">otlin </w:t>
      </w:r>
      <w:r w:rsidRPr="008E74F7">
        <w:t>D</w:t>
      </w:r>
      <w:r>
        <w:t xml:space="preserve">ata </w:t>
      </w:r>
      <w:r w:rsidRPr="008E74F7">
        <w:t>C</w:t>
      </w:r>
      <w:r>
        <w:t>lass k</w:t>
      </w:r>
      <w:r w:rsidRPr="008E74F7">
        <w:t>e P</w:t>
      </w:r>
      <w:r>
        <w:t xml:space="preserve">rotocol </w:t>
      </w:r>
      <w:r w:rsidRPr="008E74F7">
        <w:t>B</w:t>
      </w:r>
      <w:r>
        <w:t xml:space="preserve">uffers </w:t>
      </w:r>
      <w:r w:rsidRPr="008E74F7">
        <w:t>M</w:t>
      </w:r>
      <w:r>
        <w:t xml:space="preserve">essage”, berbagai alat dan bahan digunakan untuk memastikan perancangan dan pembangunan dilakukan dengan optimal. </w:t>
      </w:r>
      <w:r w:rsidR="00092AF3">
        <w:t>Alat dan bahan tersebut dibagi menjadi dua jenis yaitu, perangkat keras (</w:t>
      </w:r>
      <w:r w:rsidR="00092AF3" w:rsidRPr="00092AF3">
        <w:rPr>
          <w:i/>
          <w:iCs/>
        </w:rPr>
        <w:t>hardware</w:t>
      </w:r>
      <w:r w:rsidR="00092AF3">
        <w:t>) dan perangkat lunak (</w:t>
      </w:r>
      <w:r w:rsidR="00092AF3" w:rsidRPr="00092AF3">
        <w:rPr>
          <w:i/>
          <w:iCs/>
        </w:rPr>
        <w:t>software</w:t>
      </w:r>
      <w:r w:rsidR="00092AF3">
        <w:t xml:space="preserve">) dengan </w:t>
      </w:r>
      <w:r>
        <w:t xml:space="preserve">rincian </w:t>
      </w:r>
      <w:r w:rsidR="00092AF3">
        <w:t>sebagai berikut</w:t>
      </w:r>
      <w:r>
        <w:t>:</w:t>
      </w:r>
    </w:p>
    <w:p w14:paraId="252F5E24" w14:textId="3BBD93A5" w:rsidR="00092AF3" w:rsidRDefault="008E74F7" w:rsidP="00092AF3">
      <w:pPr>
        <w:pStyle w:val="Judul3"/>
        <w:rPr>
          <w:rFonts w:eastAsia="Arial"/>
        </w:rPr>
      </w:pPr>
      <w:r w:rsidRPr="00092AF3">
        <w:rPr>
          <w:rFonts w:eastAsia="Arial"/>
        </w:rPr>
        <w:t>Perangkat Keras</w:t>
      </w:r>
      <w:r w:rsidR="00092AF3" w:rsidRPr="00092AF3">
        <w:rPr>
          <w:rFonts w:eastAsia="Arial"/>
        </w:rPr>
        <w:t xml:space="preserve"> (</w:t>
      </w:r>
      <w:r w:rsidR="00092AF3" w:rsidRPr="00092AF3">
        <w:rPr>
          <w:rFonts w:eastAsia="Arial"/>
          <w:i/>
          <w:iCs/>
        </w:rPr>
        <w:t>hardware</w:t>
      </w:r>
      <w:r w:rsidR="00092AF3" w:rsidRPr="00092AF3">
        <w:rPr>
          <w:rFonts w:eastAsia="Arial"/>
        </w:rPr>
        <w:t>)</w:t>
      </w:r>
    </w:p>
    <w:p w14:paraId="71857DBC" w14:textId="2D2F4D83" w:rsidR="00092AF3" w:rsidRDefault="002E0162" w:rsidP="00092AF3">
      <w:pPr>
        <w:pStyle w:val="DaftarParagraf"/>
        <w:numPr>
          <w:ilvl w:val="1"/>
          <w:numId w:val="8"/>
        </w:numPr>
      </w:pPr>
      <w:r>
        <w:t xml:space="preserve">Laptop Lenovo IdeaPad 3 </w:t>
      </w:r>
      <w:r w:rsidRPr="002E0162">
        <w:t>14IIL05</w:t>
      </w:r>
    </w:p>
    <w:p w14:paraId="219D3A92" w14:textId="5C2BA456" w:rsidR="002E0162" w:rsidRDefault="002E0162" w:rsidP="002E0162">
      <w:pPr>
        <w:pStyle w:val="DaftarParagraf"/>
        <w:ind w:left="1440" w:firstLine="0"/>
      </w:pPr>
      <w:r>
        <w:t>Processor</w:t>
      </w:r>
      <w:r>
        <w:tab/>
        <w:t>Intel(R) Core(TM) i5-1035G1 CPU @1.00GHz</w:t>
      </w:r>
    </w:p>
    <w:p w14:paraId="451FDE9E" w14:textId="1AD56368" w:rsidR="002E0162" w:rsidRDefault="00204387" w:rsidP="002E0162">
      <w:pPr>
        <w:pStyle w:val="DaftarParagraf"/>
        <w:ind w:left="1440" w:firstLine="0"/>
      </w:pPr>
      <w:r>
        <w:t xml:space="preserve">Installed </w:t>
      </w:r>
      <w:r w:rsidR="002E0162">
        <w:t>RAM</w:t>
      </w:r>
      <w:r w:rsidR="002E0162">
        <w:tab/>
      </w:r>
      <w:r>
        <w:t xml:space="preserve"> 4 + 4</w:t>
      </w:r>
      <w:r w:rsidR="002E0162">
        <w:t xml:space="preserve"> </w:t>
      </w:r>
      <w:r>
        <w:t xml:space="preserve">(8,00) </w:t>
      </w:r>
      <w:r w:rsidR="002E0162">
        <w:t xml:space="preserve">GB </w:t>
      </w:r>
      <w:r>
        <w:t>DDR4</w:t>
      </w:r>
    </w:p>
    <w:p w14:paraId="56B41D6F" w14:textId="222DF655" w:rsidR="002E0162" w:rsidRDefault="002E0162" w:rsidP="002E0162">
      <w:pPr>
        <w:pStyle w:val="DaftarParagraf"/>
        <w:ind w:left="1440" w:firstLine="0"/>
      </w:pPr>
      <w:r w:rsidRPr="002E0162">
        <w:t>System type</w:t>
      </w:r>
      <w:r>
        <w:t xml:space="preserve"> </w:t>
      </w:r>
      <w:r w:rsidRPr="002E0162">
        <w:t>64-bit operating system, x64-based processor</w:t>
      </w:r>
    </w:p>
    <w:p w14:paraId="0AF0F09C" w14:textId="431F232F" w:rsidR="002E0162" w:rsidRDefault="002E0162" w:rsidP="002E0162">
      <w:pPr>
        <w:pStyle w:val="DaftarParagraf"/>
        <w:ind w:left="1440" w:firstLine="0"/>
      </w:pPr>
      <w:r>
        <w:t>Storage SSD 512 GB</w:t>
      </w:r>
    </w:p>
    <w:p w14:paraId="4CCFEC13" w14:textId="7A8F7AEC" w:rsidR="00204387" w:rsidRDefault="00204387" w:rsidP="002E0162">
      <w:pPr>
        <w:pStyle w:val="DaftarParagraf"/>
        <w:ind w:left="1440" w:firstLine="0"/>
      </w:pPr>
      <w:r>
        <w:t xml:space="preserve">Discrete GPU NVIDIA GeForce MX330 2GB </w:t>
      </w:r>
      <w:r w:rsidRPr="00204387">
        <w:t>GDDR5</w:t>
      </w:r>
    </w:p>
    <w:p w14:paraId="77B93C87" w14:textId="77777777" w:rsidR="0075564A" w:rsidRDefault="00204387" w:rsidP="0075564A">
      <w:pPr>
        <w:pStyle w:val="DaftarParagraf"/>
        <w:ind w:left="1440" w:firstLine="0"/>
      </w:pPr>
      <w:r>
        <w:t xml:space="preserve">Screen </w:t>
      </w:r>
      <w:r w:rsidR="0075564A">
        <w:t xml:space="preserve">Resolution </w:t>
      </w:r>
      <w:r w:rsidRPr="00204387">
        <w:t>1920 x 1080</w:t>
      </w:r>
      <w:r w:rsidR="0075564A">
        <w:t>@</w:t>
      </w:r>
      <w:r>
        <w:t>60Hz</w:t>
      </w:r>
    </w:p>
    <w:p w14:paraId="09996515" w14:textId="77777777" w:rsidR="0075564A" w:rsidRPr="0075564A" w:rsidRDefault="008E74F7" w:rsidP="0075564A">
      <w:pPr>
        <w:pStyle w:val="Judul3"/>
        <w:rPr>
          <w:rFonts w:eastAsiaTheme="minorEastAsia" w:cstheme="minorBidi"/>
          <w:szCs w:val="22"/>
        </w:rPr>
      </w:pPr>
      <w:r w:rsidRPr="0075564A">
        <w:rPr>
          <w:rFonts w:eastAsia="Arial"/>
        </w:rPr>
        <w:t>Spesifikasi Perangkat Lunak</w:t>
      </w:r>
    </w:p>
    <w:p w14:paraId="3363A90D" w14:textId="77777777" w:rsidR="0075564A" w:rsidRPr="0075564A" w:rsidRDefault="008E74F7" w:rsidP="0075564A">
      <w:pPr>
        <w:pStyle w:val="DaftarParagraf"/>
        <w:numPr>
          <w:ilvl w:val="0"/>
          <w:numId w:val="10"/>
        </w:numPr>
      </w:pPr>
      <w:r w:rsidRPr="0075564A">
        <w:rPr>
          <w:rFonts w:eastAsia="Arial"/>
        </w:rPr>
        <w:t>Sistem Operasi Windows 1</w:t>
      </w:r>
      <w:r w:rsidR="00092AF3" w:rsidRPr="0075564A">
        <w:rPr>
          <w:rFonts w:eastAsia="Arial"/>
        </w:rPr>
        <w:t>0</w:t>
      </w:r>
      <w:r w:rsidRPr="0075564A">
        <w:rPr>
          <w:rFonts w:eastAsia="Arial"/>
        </w:rPr>
        <w:t xml:space="preserve"> </w:t>
      </w:r>
      <w:r w:rsidR="00092AF3" w:rsidRPr="0075564A">
        <w:rPr>
          <w:rFonts w:eastAsia="Arial"/>
        </w:rPr>
        <w:t>Home Single Language</w:t>
      </w:r>
    </w:p>
    <w:p w14:paraId="2E95BB93" w14:textId="073C6DD5" w:rsidR="0075564A" w:rsidRPr="00F539C0" w:rsidRDefault="008E74F7" w:rsidP="0075564A">
      <w:pPr>
        <w:pStyle w:val="DaftarParagraf"/>
        <w:numPr>
          <w:ilvl w:val="0"/>
          <w:numId w:val="10"/>
        </w:numPr>
      </w:pPr>
      <w:r w:rsidRPr="0075564A">
        <w:rPr>
          <w:rFonts w:eastAsia="Arial"/>
        </w:rPr>
        <w:t>Intellij IDEA Community Edition 202</w:t>
      </w:r>
      <w:r w:rsidR="0075564A" w:rsidRPr="0075564A">
        <w:rPr>
          <w:rFonts w:eastAsia="Arial"/>
        </w:rPr>
        <w:t>4</w:t>
      </w:r>
    </w:p>
    <w:p w14:paraId="36E46D62" w14:textId="77777777" w:rsidR="00F539C0" w:rsidRPr="00F539C0" w:rsidRDefault="008E74F7" w:rsidP="00F539C0">
      <w:pPr>
        <w:pStyle w:val="DaftarParagraf"/>
        <w:numPr>
          <w:ilvl w:val="0"/>
          <w:numId w:val="10"/>
        </w:numPr>
      </w:pPr>
      <w:r w:rsidRPr="00F539C0">
        <w:rPr>
          <w:rFonts w:eastAsia="Arial" w:cs="Times New Roman"/>
          <w:szCs w:val="24"/>
        </w:rPr>
        <w:t xml:space="preserve">Android Studio </w:t>
      </w:r>
      <w:r w:rsidR="0075564A" w:rsidRPr="00F539C0">
        <w:rPr>
          <w:rFonts w:eastAsia="Arial" w:cs="Times New Roman"/>
          <w:szCs w:val="24"/>
        </w:rPr>
        <w:t xml:space="preserve">Jellyfish </w:t>
      </w:r>
      <w:r w:rsidRPr="00F539C0">
        <w:rPr>
          <w:rFonts w:eastAsia="Arial" w:cs="Times New Roman"/>
          <w:szCs w:val="24"/>
        </w:rPr>
        <w:t>2023</w:t>
      </w:r>
    </w:p>
    <w:p w14:paraId="30BC4172" w14:textId="77777777" w:rsidR="00F539C0" w:rsidRPr="00F539C0" w:rsidRDefault="008E74F7" w:rsidP="00F539C0">
      <w:pPr>
        <w:pStyle w:val="DaftarParagraf"/>
        <w:numPr>
          <w:ilvl w:val="0"/>
          <w:numId w:val="10"/>
        </w:numPr>
      </w:pPr>
      <w:r w:rsidRPr="00F539C0">
        <w:rPr>
          <w:rFonts w:eastAsia="Arial" w:cs="Times New Roman"/>
          <w:szCs w:val="24"/>
        </w:rPr>
        <w:t>Whimsical</w:t>
      </w:r>
    </w:p>
    <w:p w14:paraId="14C0B9EE" w14:textId="1839FA9E" w:rsidR="00F539C0" w:rsidRPr="00F539C0" w:rsidRDefault="00F539C0" w:rsidP="00F539C0">
      <w:pPr>
        <w:pStyle w:val="DaftarParagraf"/>
        <w:numPr>
          <w:ilvl w:val="0"/>
          <w:numId w:val="10"/>
        </w:numPr>
      </w:pPr>
      <w:r w:rsidRPr="00F539C0">
        <w:rPr>
          <w:rFonts w:eastAsia="Arial" w:cs="Times New Roman"/>
          <w:szCs w:val="24"/>
        </w:rPr>
        <w:t>Pl</w:t>
      </w:r>
      <w:r>
        <w:rPr>
          <w:rFonts w:eastAsia="Arial" w:cs="Times New Roman"/>
          <w:szCs w:val="24"/>
        </w:rPr>
        <w:t>antUML</w:t>
      </w:r>
    </w:p>
    <w:p w14:paraId="6B1C5CB7" w14:textId="77777777" w:rsidR="00F539C0" w:rsidRPr="00F539C0" w:rsidRDefault="00F539C0" w:rsidP="00F539C0"/>
    <w:p w14:paraId="3857D4F9" w14:textId="5641C8EE" w:rsidR="00396421" w:rsidRDefault="00396421" w:rsidP="00396421">
      <w:pPr>
        <w:pStyle w:val="Judul2"/>
      </w:pPr>
      <w:bookmarkStart w:id="14" w:name="_Toc170908833"/>
      <w:r>
        <w:t>Metode Pengembangan</w:t>
      </w:r>
      <w:bookmarkEnd w:id="14"/>
    </w:p>
    <w:p w14:paraId="32DA896B" w14:textId="4CF3885A" w:rsidR="00F97FA7" w:rsidRDefault="00396421" w:rsidP="00396421">
      <w:pPr>
        <w:pStyle w:val="Judul2"/>
      </w:pPr>
      <w:bookmarkStart w:id="15" w:name="_Toc170908834"/>
      <w:r>
        <w:t>Tahapan Pengembangan</w:t>
      </w:r>
      <w:bookmarkEnd w:id="15"/>
    </w:p>
    <w:p w14:paraId="35C2D251" w14:textId="77777777" w:rsidR="00F97FA7" w:rsidRDefault="00F97FA7">
      <w:pPr>
        <w:spacing w:after="160" w:line="259" w:lineRule="auto"/>
        <w:ind w:firstLine="0"/>
        <w:jc w:val="left"/>
        <w:rPr>
          <w:rFonts w:eastAsiaTheme="majorEastAsia" w:cstheme="majorBidi"/>
          <w:b/>
          <w:color w:val="auto"/>
          <w:szCs w:val="26"/>
        </w:rPr>
      </w:pPr>
      <w:r>
        <w:br w:type="page"/>
      </w:r>
    </w:p>
    <w:p w14:paraId="4E3C90AC" w14:textId="77777777" w:rsidR="00F97FA7" w:rsidRDefault="00F97FA7" w:rsidP="00164F13">
      <w:pPr>
        <w:pStyle w:val="Judul1"/>
        <w:sectPr w:rsidR="00F97FA7" w:rsidSect="00F97FA7">
          <w:headerReference w:type="first" r:id="rId20"/>
          <w:footerReference w:type="first" r:id="rId21"/>
          <w:pgSz w:w="11906" w:h="16838" w:code="9"/>
          <w:pgMar w:top="2268" w:right="1701" w:bottom="1701" w:left="2268" w:header="851" w:footer="851" w:gutter="0"/>
          <w:cols w:space="708"/>
          <w:titlePg/>
          <w:docGrid w:linePitch="360"/>
        </w:sectPr>
      </w:pPr>
    </w:p>
    <w:p w14:paraId="0E6893BD" w14:textId="6D884EC7" w:rsidR="00164F13" w:rsidRDefault="00D56CBE" w:rsidP="00164F13">
      <w:pPr>
        <w:pStyle w:val="Judul1"/>
      </w:pPr>
      <w:bookmarkStart w:id="16" w:name="_Toc170908835"/>
      <w:r>
        <w:lastRenderedPageBreak/>
        <w:br/>
      </w:r>
      <w:r w:rsidR="00164F13">
        <w:t>PERANCANGAN DAN IMPLEMENTASI SISTEM</w:t>
      </w:r>
      <w:bookmarkEnd w:id="16"/>
    </w:p>
    <w:p w14:paraId="79606957" w14:textId="41AE2586" w:rsidR="00F97FA7" w:rsidRDefault="00F97FA7" w:rsidP="00F97FA7">
      <w:pPr>
        <w:pStyle w:val="TidakAdaSpasi"/>
      </w:pPr>
    </w:p>
    <w:p w14:paraId="50E254CE" w14:textId="77777777" w:rsidR="00F97FA7" w:rsidRDefault="00F97FA7">
      <w:pPr>
        <w:spacing w:after="160" w:line="259" w:lineRule="auto"/>
        <w:ind w:firstLine="0"/>
        <w:jc w:val="left"/>
        <w:rPr>
          <w:b/>
          <w:sz w:val="28"/>
        </w:rPr>
      </w:pPr>
      <w:r>
        <w:br w:type="page"/>
      </w:r>
    </w:p>
    <w:p w14:paraId="048707B4" w14:textId="77777777" w:rsidR="00F97FA7" w:rsidRDefault="00F97FA7" w:rsidP="00164F13">
      <w:pPr>
        <w:pStyle w:val="Judul1"/>
        <w:sectPr w:rsidR="00F97FA7" w:rsidSect="00F97FA7">
          <w:headerReference w:type="first" r:id="rId22"/>
          <w:footerReference w:type="first" r:id="rId23"/>
          <w:pgSz w:w="11906" w:h="16838" w:code="9"/>
          <w:pgMar w:top="2268" w:right="1701" w:bottom="1701" w:left="2268" w:header="851" w:footer="851" w:gutter="0"/>
          <w:cols w:space="708"/>
          <w:titlePg/>
          <w:docGrid w:linePitch="360"/>
        </w:sectPr>
      </w:pPr>
    </w:p>
    <w:p w14:paraId="11612E3A" w14:textId="21431BD6" w:rsidR="00164F13" w:rsidRDefault="00D56CBE" w:rsidP="00164F13">
      <w:pPr>
        <w:pStyle w:val="Judul1"/>
      </w:pPr>
      <w:bookmarkStart w:id="17" w:name="_Toc170908836"/>
      <w:r>
        <w:lastRenderedPageBreak/>
        <w:br/>
      </w:r>
      <w:r w:rsidR="00164F13">
        <w:t>KESIMPULAN DAN SARAN</w:t>
      </w:r>
      <w:bookmarkEnd w:id="17"/>
    </w:p>
    <w:p w14:paraId="3A83ABC4" w14:textId="1D08C6DB" w:rsidR="00396421" w:rsidRDefault="00396421" w:rsidP="00396421">
      <w:pPr>
        <w:pStyle w:val="Judul2"/>
      </w:pPr>
      <w:bookmarkStart w:id="18" w:name="_Toc170908837"/>
      <w:r>
        <w:t>Kesimpulan</w:t>
      </w:r>
      <w:bookmarkEnd w:id="18"/>
    </w:p>
    <w:p w14:paraId="3BF6D6FC" w14:textId="7656056A" w:rsidR="00396421" w:rsidRPr="00396421" w:rsidRDefault="00396421" w:rsidP="00396421">
      <w:pPr>
        <w:pStyle w:val="Judul2"/>
      </w:pPr>
      <w:bookmarkStart w:id="19" w:name="_Toc170908838"/>
      <w:r>
        <w:t>Saran</w:t>
      </w:r>
      <w:bookmarkEnd w:id="19"/>
    </w:p>
    <w:p w14:paraId="13AF1C43" w14:textId="77777777" w:rsidR="00686C27" w:rsidRDefault="00686C27" w:rsidP="00686C27">
      <w:pPr>
        <w:pStyle w:val="TidakAdaSpasi"/>
      </w:pPr>
    </w:p>
    <w:p w14:paraId="55284FF1" w14:textId="77777777" w:rsidR="00686C27" w:rsidRDefault="00686C27" w:rsidP="00686C27"/>
    <w:p w14:paraId="525D1AEB" w14:textId="77777777" w:rsidR="00686C27" w:rsidRDefault="00686C27" w:rsidP="00686C27"/>
    <w:p w14:paraId="6E1CC09A" w14:textId="77777777" w:rsidR="00686C27" w:rsidRDefault="00686C27" w:rsidP="00686C27"/>
    <w:p w14:paraId="3E92BD7C" w14:textId="77777777" w:rsidR="00686C27" w:rsidRDefault="00686C27" w:rsidP="00686C27"/>
    <w:p w14:paraId="16D5F1DC" w14:textId="77777777" w:rsidR="00686C27" w:rsidRDefault="00686C27" w:rsidP="00686C27"/>
    <w:p w14:paraId="72F0C7BB" w14:textId="77777777" w:rsidR="00686C27" w:rsidRDefault="00686C27" w:rsidP="00686C27"/>
    <w:p w14:paraId="0A02A6FB" w14:textId="77777777" w:rsidR="00686C27" w:rsidRDefault="00686C27" w:rsidP="00686C27"/>
    <w:p w14:paraId="200C1E44" w14:textId="77777777" w:rsidR="00686C27" w:rsidRDefault="00686C27" w:rsidP="00686C27"/>
    <w:p w14:paraId="57EE60F9" w14:textId="77777777" w:rsidR="00686C27" w:rsidRDefault="00686C27" w:rsidP="00686C27"/>
    <w:p w14:paraId="18B8D334" w14:textId="77777777" w:rsidR="00686C27" w:rsidRDefault="00686C27" w:rsidP="00686C27"/>
    <w:p w14:paraId="46421787" w14:textId="77777777" w:rsidR="00686C27" w:rsidRDefault="00686C27" w:rsidP="00686C27"/>
    <w:p w14:paraId="7C8B8876" w14:textId="77777777" w:rsidR="00686C27" w:rsidRDefault="00686C27" w:rsidP="00686C27"/>
    <w:p w14:paraId="4686F1E9" w14:textId="77777777" w:rsidR="00686C27" w:rsidRDefault="00686C27" w:rsidP="00686C27"/>
    <w:p w14:paraId="5F5E0BA4" w14:textId="77777777" w:rsidR="00686C27" w:rsidRDefault="00686C27" w:rsidP="00686C27"/>
    <w:p w14:paraId="0ECCBD83" w14:textId="77777777" w:rsidR="00686C27" w:rsidRDefault="00686C27" w:rsidP="00686C27"/>
    <w:p w14:paraId="0F3F1B1D" w14:textId="77777777" w:rsidR="00686C27" w:rsidRDefault="00686C27" w:rsidP="00686C27"/>
    <w:p w14:paraId="2D5F29CE" w14:textId="77777777" w:rsidR="00686C27" w:rsidRDefault="00686C27" w:rsidP="00686C27"/>
    <w:p w14:paraId="6DB41146" w14:textId="77777777" w:rsidR="00686C27" w:rsidRDefault="00686C27" w:rsidP="00686C27"/>
    <w:p w14:paraId="2D4D0717" w14:textId="77777777" w:rsidR="00686C27" w:rsidRDefault="00686C27" w:rsidP="00686C27"/>
    <w:p w14:paraId="7EE2C4E6" w14:textId="77777777" w:rsidR="00686C27" w:rsidRDefault="00686C27" w:rsidP="00686C27"/>
    <w:p w14:paraId="4F19B47B" w14:textId="77777777" w:rsidR="00686C27" w:rsidRDefault="00686C27" w:rsidP="00686C27"/>
    <w:p w14:paraId="7AD04764" w14:textId="77777777" w:rsidR="00686C27" w:rsidRDefault="00686C27" w:rsidP="00686C27"/>
    <w:p w14:paraId="47AC1276" w14:textId="77777777" w:rsidR="00686C27" w:rsidRDefault="00686C27" w:rsidP="00686C27"/>
    <w:p w14:paraId="3863B77E" w14:textId="77777777" w:rsidR="00686C27" w:rsidRDefault="00686C27" w:rsidP="00686C27"/>
    <w:p w14:paraId="27CF8069" w14:textId="356D92A9" w:rsidR="00BD2A22" w:rsidRDefault="00BD2A22">
      <w:pPr>
        <w:spacing w:after="160" w:line="259" w:lineRule="auto"/>
        <w:ind w:firstLine="0"/>
        <w:jc w:val="left"/>
      </w:pPr>
    </w:p>
    <w:p w14:paraId="65DE889F" w14:textId="351308BE" w:rsidR="00321EA3" w:rsidRDefault="00BD2A22" w:rsidP="00686C27">
      <w:pPr>
        <w:pStyle w:val="TidakAdaSpasi"/>
      </w:pPr>
      <w:r>
        <w:lastRenderedPageBreak/>
        <w:t>DAFTAR PUSTAKA</w:t>
      </w:r>
    </w:p>
    <w:p w14:paraId="7F68A423" w14:textId="77777777" w:rsidR="00B64866" w:rsidRPr="00B64866" w:rsidRDefault="00B64866" w:rsidP="00B64866"/>
    <w:p w14:paraId="3F6B07B7" w14:textId="77777777" w:rsidR="00F90084" w:rsidRDefault="00B64866" w:rsidP="00F90084">
      <w:pPr>
        <w:pStyle w:val="Bibliografi"/>
        <w:ind w:hanging="567"/>
      </w:pPr>
      <w:r>
        <w:t xml:space="preserve">B. S. Rothman, R. K. Gupta, and M. D. McEvoy, “Mobile Technology in the Perioperative Arena: Rapid Evolution and Future Disruption,” </w:t>
      </w:r>
      <w:r>
        <w:rPr>
          <w:i/>
          <w:iCs/>
        </w:rPr>
        <w:t>Anesth. Analg.</w:t>
      </w:r>
      <w:r>
        <w:t>, vol. 124, no. 3, pp. 807–818, 2017, doi: 10.1213/ANE.0000000000001858.</w:t>
      </w:r>
    </w:p>
    <w:p w14:paraId="227F23D9" w14:textId="77777777" w:rsidR="00F90084" w:rsidRDefault="00F90084" w:rsidP="00F90084">
      <w:pPr>
        <w:pStyle w:val="Bibliografi"/>
        <w:ind w:hanging="567"/>
      </w:pPr>
      <w:r w:rsidRPr="00F90084">
        <w:t xml:space="preserve">M. Ashoer, M. H. Syahnur, J. S. Tjan, A. Junaid, A. Pramukti, and A. Halim, “The Future of Mobile Commerce Application in a Post Pandemic Period; An Integrative Model of UTAUT2,” </w:t>
      </w:r>
      <w:r w:rsidRPr="00F90084">
        <w:rPr>
          <w:i/>
          <w:iCs/>
        </w:rPr>
        <w:t>E3S Web Conf.</w:t>
      </w:r>
      <w:r w:rsidRPr="00F90084">
        <w:t>, vol. 359, pp. 1–8, 2022, doi: 10.1051/e3sconf/202235905005.</w:t>
      </w:r>
    </w:p>
    <w:p w14:paraId="285711A3" w14:textId="5090C2BA" w:rsidR="00F90084" w:rsidRDefault="00F90084" w:rsidP="00F90084">
      <w:pPr>
        <w:pStyle w:val="Bibliografi"/>
        <w:ind w:hanging="567"/>
      </w:pPr>
      <w:r w:rsidRPr="00F90084">
        <w:t xml:space="preserve">“Cisco Annual Internet Report - Cisco Annual Internet Report (2018–2023) White Paper,” Cisco, Jan. 2022. </w:t>
      </w:r>
      <w:hyperlink r:id="rId24" w:history="1">
        <w:r w:rsidR="00BA0EEF" w:rsidRPr="00130526">
          <w:rPr>
            <w:rStyle w:val="Hyperlink"/>
          </w:rPr>
          <w:t>https://www.cisco.com/c/en/us/solutions/collateral/executive-perspectives/annual-internet-report/white-paper-c11-741490.html</w:t>
        </w:r>
      </w:hyperlink>
      <w:r w:rsidR="00BA0EEF">
        <w:t xml:space="preserve"> </w:t>
      </w:r>
      <w:r w:rsidRPr="00F90084">
        <w:t xml:space="preserve">(accessed </w:t>
      </w:r>
      <w:bookmarkStart w:id="20" w:name="_Hlk171023868"/>
      <w:r w:rsidRPr="00F90084">
        <w:t>Jul. 04, 2024</w:t>
      </w:r>
      <w:bookmarkEnd w:id="20"/>
      <w:r w:rsidRPr="00F90084">
        <w:t>).</w:t>
      </w:r>
    </w:p>
    <w:p w14:paraId="6E5E15A5" w14:textId="77777777" w:rsidR="00BA0EEF" w:rsidRDefault="002C0ED0" w:rsidP="00BA0EEF">
      <w:pPr>
        <w:pStyle w:val="Bibliografi"/>
        <w:ind w:hanging="567"/>
      </w:pPr>
      <w:r>
        <w:t>Google for Developers</w:t>
      </w:r>
      <w:r w:rsidRPr="002C0ED0">
        <w:t>. Google I/O Keynote (Google I/O '17). (</w:t>
      </w:r>
      <w:r>
        <w:t xml:space="preserve">May </w:t>
      </w:r>
      <w:r>
        <w:rPr>
          <w:rFonts w:ascii="Roboto" w:hAnsi="Roboto"/>
          <w:color w:val="0F0F0F"/>
          <w:sz w:val="21"/>
          <w:szCs w:val="21"/>
        </w:rPr>
        <w:t>17, 2017</w:t>
      </w:r>
      <w:r w:rsidRPr="002C0ED0">
        <w:t>). Accessed: Jul. 04, 2024. [Online video]. Available:</w:t>
      </w:r>
      <w:r>
        <w:t xml:space="preserve"> </w:t>
      </w:r>
      <w:hyperlink r:id="rId25" w:history="1">
        <w:r w:rsidR="00BA0EEF" w:rsidRPr="00130526">
          <w:rPr>
            <w:rStyle w:val="Hyperlink"/>
          </w:rPr>
          <w:t>https://www.youtube.com/live/Y2VF8tmLFHw?si=zgCrETDalg1xflXH&amp;t=5230</w:t>
        </w:r>
      </w:hyperlink>
      <w:r w:rsidR="00BA0EEF">
        <w:t xml:space="preserve">. </w:t>
      </w:r>
    </w:p>
    <w:p w14:paraId="3B0E9E1C" w14:textId="77777777" w:rsidR="00BA0EEF" w:rsidRDefault="00BA0EEF" w:rsidP="00BA0EEF">
      <w:pPr>
        <w:pStyle w:val="Bibliografi"/>
        <w:ind w:hanging="567"/>
      </w:pPr>
      <w:r w:rsidRPr="00BA0EEF">
        <w:rPr>
          <w:rFonts w:eastAsia="Times New Roman" w:cs="Times New Roman"/>
          <w:color w:val="000000"/>
          <w:kern w:val="0"/>
          <w:szCs w:val="24"/>
          <w:lang w:eastAsia="id-ID"/>
          <w14:ligatures w14:val="none"/>
        </w:rPr>
        <w:t>“Android’s Kotlin-first approach,” </w:t>
      </w:r>
      <w:r w:rsidRPr="00BA0EEF">
        <w:rPr>
          <w:rFonts w:eastAsia="Times New Roman" w:cs="Times New Roman"/>
          <w:i/>
          <w:iCs/>
          <w:color w:val="000000"/>
          <w:kern w:val="0"/>
          <w:szCs w:val="24"/>
          <w:lang w:eastAsia="id-ID"/>
          <w14:ligatures w14:val="none"/>
        </w:rPr>
        <w:t>Android Developers</w:t>
      </w:r>
      <w:r w:rsidRPr="00BA0EEF">
        <w:rPr>
          <w:rFonts w:eastAsia="Times New Roman" w:cs="Times New Roman"/>
          <w:color w:val="000000"/>
          <w:kern w:val="0"/>
          <w:szCs w:val="24"/>
          <w:lang w:eastAsia="id-ID"/>
          <w14:ligatures w14:val="none"/>
        </w:rPr>
        <w:t xml:space="preserve">, 2019. </w:t>
      </w:r>
      <w:hyperlink r:id="rId26" w:history="1">
        <w:r w:rsidRPr="00130526">
          <w:rPr>
            <w:rStyle w:val="Hyperlink"/>
            <w:rFonts w:eastAsia="Times New Roman" w:cs="Times New Roman"/>
            <w:kern w:val="0"/>
            <w:szCs w:val="24"/>
            <w:lang w:eastAsia="id-ID"/>
            <w14:ligatures w14:val="none"/>
          </w:rPr>
          <w:t>https://developer.android.com/kotlin/first</w:t>
        </w:r>
      </w:hyperlink>
      <w:r>
        <w:rPr>
          <w:rFonts w:eastAsia="Times New Roman" w:cs="Times New Roman"/>
          <w:color w:val="000000"/>
          <w:kern w:val="0"/>
          <w:szCs w:val="24"/>
          <w:lang w:eastAsia="id-ID"/>
          <w14:ligatures w14:val="none"/>
        </w:rPr>
        <w:t xml:space="preserve"> </w:t>
      </w:r>
      <w:r w:rsidRPr="00BA0EEF">
        <w:rPr>
          <w:rFonts w:eastAsia="Times New Roman" w:cs="Times New Roman"/>
          <w:color w:val="000000"/>
          <w:kern w:val="0"/>
          <w:szCs w:val="24"/>
          <w:lang w:eastAsia="id-ID"/>
          <w14:ligatures w14:val="none"/>
        </w:rPr>
        <w:t>(accessed Jul. 04, 2024).</w:t>
      </w:r>
    </w:p>
    <w:p w14:paraId="299DEDE8" w14:textId="77777777" w:rsidR="001A35DD" w:rsidRDefault="00BA0EEF" w:rsidP="001A35DD">
      <w:pPr>
        <w:pStyle w:val="Bibliografi"/>
        <w:ind w:hanging="567"/>
        <w:rPr>
          <w:rFonts w:eastAsia="Times New Roman"/>
          <w:lang w:eastAsia="id-ID"/>
        </w:rPr>
      </w:pPr>
      <w:r w:rsidRPr="00BA0EEF">
        <w:rPr>
          <w:rFonts w:eastAsia="Times New Roman"/>
          <w:lang w:eastAsia="id-ID"/>
        </w:rPr>
        <w:t>“Ringkasan Kotlin,” </w:t>
      </w:r>
      <w:r w:rsidRPr="00BA0EEF">
        <w:rPr>
          <w:rFonts w:eastAsia="Times New Roman"/>
          <w:i/>
          <w:iCs/>
          <w:lang w:eastAsia="id-ID"/>
        </w:rPr>
        <w:t>Android Developers</w:t>
      </w:r>
      <w:r w:rsidRPr="00BA0EEF">
        <w:rPr>
          <w:rFonts w:eastAsia="Times New Roman"/>
          <w:lang w:eastAsia="id-ID"/>
        </w:rPr>
        <w:t xml:space="preserve">, 2023. </w:t>
      </w:r>
      <w:hyperlink r:id="rId27" w:history="1">
        <w:r w:rsidRPr="00130526">
          <w:rPr>
            <w:rStyle w:val="Hyperlink"/>
            <w:rFonts w:eastAsia="Times New Roman"/>
            <w:lang w:eastAsia="id-ID"/>
          </w:rPr>
          <w:t>https://developer.android.com/kotlin/overview?hl=id</w:t>
        </w:r>
      </w:hyperlink>
      <w:r>
        <w:rPr>
          <w:rFonts w:eastAsia="Times New Roman"/>
          <w:lang w:eastAsia="id-ID"/>
        </w:rPr>
        <w:t xml:space="preserve"> </w:t>
      </w:r>
      <w:r w:rsidRPr="00BA0EEF">
        <w:rPr>
          <w:rFonts w:eastAsia="Times New Roman"/>
          <w:lang w:eastAsia="id-ID"/>
        </w:rPr>
        <w:t>(accessed Jul. 04, 2024).</w:t>
      </w:r>
    </w:p>
    <w:p w14:paraId="2148641E" w14:textId="77777777" w:rsidR="001A35DD" w:rsidRDefault="00BA0EEF" w:rsidP="001A35DD">
      <w:pPr>
        <w:pStyle w:val="Bibliografi"/>
        <w:ind w:hanging="567"/>
        <w:rPr>
          <w:rFonts w:eastAsia="Times New Roman"/>
          <w:lang w:eastAsia="id-ID"/>
        </w:rPr>
      </w:pPr>
      <w:r w:rsidRPr="001A35DD">
        <w:rPr>
          <w:rFonts w:eastAsia="Times New Roman"/>
          <w:lang w:eastAsia="id-ID"/>
        </w:rPr>
        <w:t>“Kotlin Foundation – official site,” </w:t>
      </w:r>
      <w:r w:rsidRPr="001A35DD">
        <w:rPr>
          <w:rFonts w:eastAsia="Times New Roman"/>
          <w:i/>
          <w:iCs/>
          <w:lang w:eastAsia="id-ID"/>
        </w:rPr>
        <w:t>Kotlin Foundation – official site</w:t>
      </w:r>
      <w:r w:rsidRPr="001A35DD">
        <w:rPr>
          <w:rFonts w:eastAsia="Times New Roman"/>
          <w:lang w:eastAsia="id-ID"/>
        </w:rPr>
        <w:t xml:space="preserve">, 2023. </w:t>
      </w:r>
      <w:hyperlink r:id="rId28" w:history="1">
        <w:r w:rsidRPr="001A35DD">
          <w:rPr>
            <w:rStyle w:val="Hyperlink"/>
            <w:rFonts w:eastAsia="Times New Roman"/>
            <w:lang w:eastAsia="id-ID"/>
          </w:rPr>
          <w:t>https://kotlinfoundation.org/</w:t>
        </w:r>
      </w:hyperlink>
      <w:r w:rsidRPr="001A35DD">
        <w:rPr>
          <w:rFonts w:eastAsia="Times New Roman"/>
          <w:lang w:eastAsia="id-ID"/>
        </w:rPr>
        <w:t xml:space="preserve"> (accessed Jul. 04, 2024). </w:t>
      </w:r>
    </w:p>
    <w:p w14:paraId="04732DD0" w14:textId="77777777" w:rsidR="00CE1F5A" w:rsidRDefault="001A35DD" w:rsidP="00CE1F5A">
      <w:pPr>
        <w:pStyle w:val="Bibliografi"/>
        <w:ind w:hanging="567"/>
        <w:rPr>
          <w:rFonts w:eastAsia="Times New Roman"/>
          <w:lang w:eastAsia="id-ID"/>
        </w:rPr>
      </w:pPr>
      <w:r w:rsidRPr="001A35DD">
        <w:rPr>
          <w:rFonts w:eastAsia="Times New Roman"/>
          <w:lang w:eastAsia="id-ID"/>
        </w:rPr>
        <w:lastRenderedPageBreak/>
        <w:t>“Kotlin Programming Language,” </w:t>
      </w:r>
      <w:r w:rsidRPr="001A35DD">
        <w:rPr>
          <w:rFonts w:eastAsia="Times New Roman"/>
          <w:i/>
          <w:iCs/>
          <w:lang w:eastAsia="id-ID"/>
        </w:rPr>
        <w:t>Kotlin</w:t>
      </w:r>
      <w:r w:rsidRPr="001A35DD">
        <w:rPr>
          <w:rFonts w:eastAsia="Times New Roman"/>
          <w:lang w:eastAsia="id-ID"/>
        </w:rPr>
        <w:t xml:space="preserve">, 2024. </w:t>
      </w:r>
      <w:hyperlink r:id="rId29" w:history="1">
        <w:r w:rsidRPr="001A35DD">
          <w:rPr>
            <w:rStyle w:val="Hyperlink"/>
            <w:rFonts w:eastAsia="Times New Roman" w:cs="Times New Roman"/>
            <w:kern w:val="0"/>
            <w:szCs w:val="24"/>
            <w:lang w:eastAsia="id-ID"/>
            <w14:ligatures w14:val="none"/>
          </w:rPr>
          <w:t>https://kotlinlang.org/</w:t>
        </w:r>
      </w:hyperlink>
      <w:r w:rsidRPr="001A35DD">
        <w:rPr>
          <w:rFonts w:eastAsia="Times New Roman"/>
          <w:lang w:eastAsia="id-ID"/>
        </w:rPr>
        <w:t xml:space="preserve"> (accessed Jul. 04, 2024). </w:t>
      </w:r>
    </w:p>
    <w:p w14:paraId="73F09D30" w14:textId="77777777" w:rsidR="00CE1F5A" w:rsidRPr="00CE1F5A" w:rsidRDefault="001A35DD" w:rsidP="00CE1F5A">
      <w:pPr>
        <w:pStyle w:val="Bibliografi"/>
        <w:ind w:hanging="567"/>
        <w:rPr>
          <w:rFonts w:eastAsia="Times New Roman"/>
          <w:lang w:eastAsia="id-ID"/>
        </w:rPr>
      </w:pPr>
      <w:r w:rsidRPr="00CE1F5A">
        <w:rPr>
          <w:rFonts w:eastAsia="Times New Roman" w:cs="Times New Roman"/>
          <w:color w:val="000000"/>
          <w:kern w:val="0"/>
          <w:szCs w:val="24"/>
          <w:lang w:eastAsia="id-ID"/>
          <w14:ligatures w14:val="none"/>
        </w:rPr>
        <w:t xml:space="preserve">“App Architecture: Data Layer - DataStore - Android Developers,” Android Developers, 2024. </w:t>
      </w:r>
      <w:hyperlink r:id="rId30" w:history="1">
        <w:r w:rsidRPr="00CE1F5A">
          <w:rPr>
            <w:rStyle w:val="Hyperlink"/>
            <w:rFonts w:eastAsia="Times New Roman" w:cs="Times New Roman"/>
            <w:kern w:val="0"/>
            <w:szCs w:val="24"/>
            <w:lang w:eastAsia="id-ID"/>
            <w14:ligatures w14:val="none"/>
          </w:rPr>
          <w:t>https://developer.android.com/topic/libraries/architecture/datastore</w:t>
        </w:r>
      </w:hyperlink>
      <w:r w:rsidRPr="00CE1F5A">
        <w:rPr>
          <w:rFonts w:eastAsia="Times New Roman" w:cs="Times New Roman"/>
          <w:color w:val="000000"/>
          <w:kern w:val="0"/>
          <w:szCs w:val="24"/>
          <w:lang w:eastAsia="id-ID"/>
          <w14:ligatures w14:val="none"/>
        </w:rPr>
        <w:t xml:space="preserve"> (accessed Jul. 04, 2024).</w:t>
      </w:r>
    </w:p>
    <w:p w14:paraId="08DD4EC7" w14:textId="77777777" w:rsidR="00CE1F5A" w:rsidRDefault="00CE1F5A" w:rsidP="00CE1F5A">
      <w:pPr>
        <w:pStyle w:val="Bibliografi"/>
        <w:ind w:hanging="567"/>
        <w:rPr>
          <w:rFonts w:eastAsia="Times New Roman" w:cs="Times New Roman"/>
          <w:color w:val="000000"/>
          <w:kern w:val="0"/>
          <w:szCs w:val="24"/>
          <w:lang w:eastAsia="id-ID"/>
          <w14:ligatures w14:val="none"/>
        </w:rPr>
      </w:pPr>
      <w:r w:rsidRPr="00CE1F5A">
        <w:rPr>
          <w:rFonts w:eastAsia="Times New Roman" w:cs="Times New Roman"/>
          <w:color w:val="000000"/>
          <w:kern w:val="0"/>
          <w:szCs w:val="24"/>
          <w:lang w:eastAsia="id-ID"/>
          <w14:ligatures w14:val="none"/>
        </w:rPr>
        <w:t>Protocol Buffers, “Protocol Buffers,” </w:t>
      </w:r>
      <w:r w:rsidRPr="00CE1F5A">
        <w:rPr>
          <w:rFonts w:eastAsia="Times New Roman" w:cs="Times New Roman"/>
          <w:i/>
          <w:iCs/>
          <w:color w:val="000000"/>
          <w:kern w:val="0"/>
          <w:szCs w:val="24"/>
          <w:lang w:eastAsia="id-ID"/>
          <w14:ligatures w14:val="none"/>
        </w:rPr>
        <w:t>Protobuf.dev</w:t>
      </w:r>
      <w:r w:rsidRPr="00CE1F5A">
        <w:rPr>
          <w:rFonts w:eastAsia="Times New Roman" w:cs="Times New Roman"/>
          <w:color w:val="000000"/>
          <w:kern w:val="0"/>
          <w:szCs w:val="24"/>
          <w:lang w:eastAsia="id-ID"/>
          <w14:ligatures w14:val="none"/>
        </w:rPr>
        <w:t xml:space="preserve">, 2023. </w:t>
      </w:r>
      <w:hyperlink r:id="rId31" w:history="1">
        <w:r w:rsidRPr="00130526">
          <w:rPr>
            <w:rStyle w:val="Hyperlink"/>
            <w:rFonts w:eastAsia="Times New Roman" w:cs="Times New Roman"/>
            <w:kern w:val="0"/>
            <w:szCs w:val="24"/>
            <w:lang w:eastAsia="id-ID"/>
            <w14:ligatures w14:val="none"/>
          </w:rPr>
          <w:t>https://protobuf.dev/</w:t>
        </w:r>
      </w:hyperlink>
      <w:r>
        <w:rPr>
          <w:rFonts w:eastAsia="Times New Roman" w:cs="Times New Roman"/>
          <w:color w:val="000000"/>
          <w:kern w:val="0"/>
          <w:szCs w:val="24"/>
          <w:lang w:eastAsia="id-ID"/>
          <w14:ligatures w14:val="none"/>
        </w:rPr>
        <w:t xml:space="preserve"> </w:t>
      </w:r>
      <w:r w:rsidRPr="00CE1F5A">
        <w:rPr>
          <w:rFonts w:eastAsia="Times New Roman" w:cs="Times New Roman"/>
          <w:color w:val="000000"/>
          <w:kern w:val="0"/>
          <w:szCs w:val="24"/>
          <w:lang w:eastAsia="id-ID"/>
          <w14:ligatures w14:val="none"/>
        </w:rPr>
        <w:t>(accessed Jul. 04, 2024).</w:t>
      </w:r>
    </w:p>
    <w:p w14:paraId="7585F356" w14:textId="77777777" w:rsidR="00CE1F5A" w:rsidRDefault="00CE1F5A" w:rsidP="00CE1F5A">
      <w:pPr>
        <w:pStyle w:val="Bibliografi"/>
        <w:ind w:hanging="567"/>
        <w:rPr>
          <w:lang w:eastAsia="id-ID"/>
        </w:rPr>
      </w:pPr>
      <w:r w:rsidRPr="00CE1F5A">
        <w:rPr>
          <w:lang w:eastAsia="id-ID"/>
        </w:rPr>
        <w:t xml:space="preserve">Kotlin, “Data classes,” Kotlin Documentation, 2024. </w:t>
      </w:r>
      <w:hyperlink r:id="rId32" w:history="1">
        <w:r w:rsidRPr="00130526">
          <w:rPr>
            <w:rStyle w:val="Hyperlink"/>
            <w:lang w:eastAsia="id-ID"/>
          </w:rPr>
          <w:t>https://kotlinlang.org/docs/data-classes.html</w:t>
        </w:r>
      </w:hyperlink>
      <w:r>
        <w:rPr>
          <w:lang w:eastAsia="id-ID"/>
        </w:rPr>
        <w:t xml:space="preserve"> </w:t>
      </w:r>
      <w:r w:rsidRPr="00CE1F5A">
        <w:rPr>
          <w:lang w:eastAsia="id-ID"/>
        </w:rPr>
        <w:t>(</w:t>
      </w:r>
      <w:r w:rsidRPr="00CE1F5A">
        <w:rPr>
          <w:rFonts w:eastAsia="Times New Roman" w:cs="Times New Roman"/>
          <w:color w:val="000000"/>
          <w:kern w:val="0"/>
          <w:szCs w:val="24"/>
          <w:lang w:eastAsia="id-ID"/>
          <w14:ligatures w14:val="none"/>
        </w:rPr>
        <w:t>accessed Jul. 04, 2024</w:t>
      </w:r>
      <w:r w:rsidRPr="00CE1F5A">
        <w:rPr>
          <w:lang w:eastAsia="id-ID"/>
        </w:rPr>
        <w:t>).</w:t>
      </w:r>
    </w:p>
    <w:p w14:paraId="4F437AF3" w14:textId="77777777" w:rsidR="00CE1F5A" w:rsidRDefault="00CE1F5A" w:rsidP="00CE1F5A">
      <w:pPr>
        <w:pStyle w:val="Bibliografi"/>
        <w:ind w:hanging="567"/>
        <w:rPr>
          <w:lang w:eastAsia="id-ID"/>
        </w:rPr>
      </w:pPr>
      <w:r w:rsidRPr="00042368">
        <w:rPr>
          <w:noProof/>
        </w:rPr>
        <w:t xml:space="preserve">M. E. Joorabchi, A. Mesbah, and P. Kruchten, “Real Challenges in Mobile App Development,” in </w:t>
      </w:r>
      <w:r w:rsidRPr="00CE1F5A">
        <w:rPr>
          <w:i/>
          <w:iCs/>
          <w:noProof/>
        </w:rPr>
        <w:t>2013 ACM / IEEE International Symposium on Empirical Software Engineering and Measurement</w:t>
      </w:r>
      <w:r w:rsidRPr="00042368">
        <w:rPr>
          <w:noProof/>
        </w:rPr>
        <w:t>, 2013, pp. 15–24, doi: 10.1109/ESEM.2013.9.</w:t>
      </w:r>
    </w:p>
    <w:p w14:paraId="09A90D3D" w14:textId="77777777" w:rsidR="00CE1F5A" w:rsidRDefault="00CE1F5A" w:rsidP="00CE1F5A">
      <w:pPr>
        <w:pStyle w:val="Bibliografi"/>
        <w:ind w:hanging="567"/>
        <w:rPr>
          <w:lang w:eastAsia="id-ID"/>
        </w:rPr>
      </w:pPr>
      <w:r w:rsidRPr="00042368">
        <w:rPr>
          <w:noProof/>
        </w:rPr>
        <w:tab/>
        <w:t xml:space="preserve">M. Voelter, </w:t>
      </w:r>
      <w:r w:rsidRPr="00CE1F5A">
        <w:rPr>
          <w:i/>
          <w:iCs/>
          <w:noProof/>
        </w:rPr>
        <w:t>Generic Tools, Specific Languages</w:t>
      </w:r>
      <w:r w:rsidRPr="00042368">
        <w:rPr>
          <w:noProof/>
        </w:rPr>
        <w:t>. Delft University of Technology, 2014.</w:t>
      </w:r>
    </w:p>
    <w:p w14:paraId="1E57FB0E" w14:textId="77777777" w:rsidR="00D83EA5" w:rsidRDefault="00CE1F5A" w:rsidP="00D83EA5">
      <w:pPr>
        <w:pStyle w:val="Bibliografi"/>
        <w:ind w:hanging="567"/>
        <w:rPr>
          <w:noProof/>
        </w:rPr>
      </w:pPr>
      <w:r w:rsidRPr="00042368">
        <w:rPr>
          <w:noProof/>
        </w:rPr>
        <w:tab/>
        <w:t xml:space="preserve">M. Brambilla, J. Cabot, and M. Wimmer, </w:t>
      </w:r>
      <w:r w:rsidRPr="00CE1F5A">
        <w:rPr>
          <w:i/>
          <w:iCs/>
          <w:noProof/>
        </w:rPr>
        <w:t>Model-Driven Software Engineering in Practice</w:t>
      </w:r>
      <w:r w:rsidRPr="00042368">
        <w:rPr>
          <w:noProof/>
        </w:rPr>
        <w:t>, vol. 1. 2012.</w:t>
      </w:r>
    </w:p>
    <w:p w14:paraId="702410BD" w14:textId="77777777" w:rsidR="00D83EA5" w:rsidRPr="00D83EA5" w:rsidRDefault="00CE1F5A" w:rsidP="00D83EA5">
      <w:pPr>
        <w:pStyle w:val="Bibliografi"/>
        <w:ind w:hanging="567"/>
        <w:rPr>
          <w:noProof/>
        </w:rPr>
      </w:pPr>
      <w:r w:rsidRPr="00D83EA5">
        <w:rPr>
          <w:rFonts w:eastAsia="Times New Roman"/>
          <w:lang w:eastAsia="id-ID"/>
        </w:rPr>
        <w:t>JetBrains, “IntelliJ IDEA,” </w:t>
      </w:r>
      <w:r w:rsidRPr="00D83EA5">
        <w:rPr>
          <w:rFonts w:eastAsia="Times New Roman"/>
          <w:i/>
          <w:iCs/>
          <w:lang w:eastAsia="id-ID"/>
        </w:rPr>
        <w:t>JetBrains</w:t>
      </w:r>
      <w:r w:rsidRPr="00D83EA5">
        <w:rPr>
          <w:rFonts w:eastAsia="Times New Roman"/>
          <w:lang w:eastAsia="id-ID"/>
        </w:rPr>
        <w:t xml:space="preserve">, 2024. </w:t>
      </w:r>
      <w:hyperlink r:id="rId33" w:history="1">
        <w:r w:rsidRPr="00D83EA5">
          <w:rPr>
            <w:rStyle w:val="Hyperlink"/>
            <w:rFonts w:eastAsia="Times New Roman"/>
            <w:lang w:eastAsia="id-ID"/>
          </w:rPr>
          <w:t>https://www.jetbrains.com/idea/</w:t>
        </w:r>
      </w:hyperlink>
      <w:r w:rsidRPr="00D83EA5">
        <w:rPr>
          <w:rFonts w:eastAsia="Times New Roman"/>
          <w:lang w:eastAsia="id-ID"/>
        </w:rPr>
        <w:t xml:space="preserve"> (accessed Jul. 04, 2024).</w:t>
      </w:r>
    </w:p>
    <w:p w14:paraId="615B192A" w14:textId="77777777" w:rsidR="00EE727E" w:rsidRDefault="00D83EA5" w:rsidP="00EE727E">
      <w:pPr>
        <w:pStyle w:val="Bibliografi"/>
        <w:ind w:hanging="567"/>
        <w:rPr>
          <w:rFonts w:eastAsia="Times New Roman" w:cs="Times New Roman"/>
          <w:color w:val="000000"/>
          <w:kern w:val="0"/>
          <w:szCs w:val="24"/>
          <w:lang w:eastAsia="id-ID"/>
          <w14:ligatures w14:val="none"/>
        </w:rPr>
      </w:pPr>
      <w:r w:rsidRPr="00D83EA5">
        <w:rPr>
          <w:rFonts w:eastAsia="Times New Roman" w:cs="Times New Roman"/>
          <w:color w:val="000000"/>
          <w:kern w:val="0"/>
          <w:szCs w:val="24"/>
          <w:lang w:eastAsia="id-ID"/>
          <w14:ligatures w14:val="none"/>
        </w:rPr>
        <w:t>“Download Android Studio &amp; App Tools - Android Developers,” </w:t>
      </w:r>
      <w:r w:rsidRPr="00D83EA5">
        <w:rPr>
          <w:rFonts w:eastAsia="Times New Roman" w:cs="Times New Roman"/>
          <w:i/>
          <w:iCs/>
          <w:color w:val="000000"/>
          <w:kern w:val="0"/>
          <w:szCs w:val="24"/>
          <w:lang w:eastAsia="id-ID"/>
          <w14:ligatures w14:val="none"/>
        </w:rPr>
        <w:t>Android Developers</w:t>
      </w:r>
      <w:r w:rsidRPr="00D83EA5">
        <w:rPr>
          <w:rFonts w:eastAsia="Times New Roman" w:cs="Times New Roman"/>
          <w:color w:val="000000"/>
          <w:kern w:val="0"/>
          <w:szCs w:val="24"/>
          <w:lang w:eastAsia="id-ID"/>
          <w14:ligatures w14:val="none"/>
        </w:rPr>
        <w:t xml:space="preserve">, 2024. </w:t>
      </w:r>
      <w:hyperlink r:id="rId34" w:history="1">
        <w:r w:rsidRPr="00130526">
          <w:rPr>
            <w:rStyle w:val="Hyperlink"/>
            <w:rFonts w:eastAsia="Times New Roman" w:cs="Times New Roman"/>
            <w:kern w:val="0"/>
            <w:szCs w:val="24"/>
            <w:lang w:eastAsia="id-ID"/>
            <w14:ligatures w14:val="none"/>
          </w:rPr>
          <w:t>https://developer.android.com/studio</w:t>
        </w:r>
      </w:hyperlink>
      <w:r>
        <w:rPr>
          <w:rFonts w:eastAsia="Times New Roman" w:cs="Times New Roman"/>
          <w:color w:val="000000"/>
          <w:kern w:val="0"/>
          <w:szCs w:val="24"/>
          <w:lang w:eastAsia="id-ID"/>
          <w14:ligatures w14:val="none"/>
        </w:rPr>
        <w:t xml:space="preserve"> </w:t>
      </w:r>
      <w:r w:rsidRPr="00D83EA5">
        <w:rPr>
          <w:rFonts w:eastAsia="Times New Roman" w:cs="Times New Roman"/>
          <w:color w:val="000000"/>
          <w:kern w:val="0"/>
          <w:szCs w:val="24"/>
          <w:lang w:eastAsia="id-ID"/>
          <w14:ligatures w14:val="none"/>
        </w:rPr>
        <w:t>(accessed Jul. 04, 2024).</w:t>
      </w:r>
    </w:p>
    <w:p w14:paraId="29281AA4" w14:textId="77777777" w:rsidR="00460404" w:rsidRDefault="00EE727E" w:rsidP="00E61DE4">
      <w:pPr>
        <w:pStyle w:val="Bibliografi"/>
        <w:ind w:hanging="567"/>
        <w:rPr>
          <w:rFonts w:eastAsia="Times New Roman"/>
          <w:lang w:eastAsia="id-ID"/>
        </w:rPr>
      </w:pPr>
      <w:r w:rsidRPr="00460404">
        <w:rPr>
          <w:rFonts w:eastAsia="Times New Roman"/>
          <w:lang w:eastAsia="id-ID"/>
        </w:rPr>
        <w:t>“Kotlin Help,” </w:t>
      </w:r>
      <w:r w:rsidRPr="00460404">
        <w:rPr>
          <w:rFonts w:eastAsia="Times New Roman"/>
          <w:i/>
          <w:iCs/>
          <w:lang w:eastAsia="id-ID"/>
        </w:rPr>
        <w:t>Kotlin Help</w:t>
      </w:r>
      <w:r w:rsidRPr="00460404">
        <w:rPr>
          <w:rFonts w:eastAsia="Times New Roman"/>
          <w:lang w:eastAsia="id-ID"/>
        </w:rPr>
        <w:t xml:space="preserve">, 2016. </w:t>
      </w:r>
      <w:hyperlink r:id="rId35" w:history="1">
        <w:r w:rsidRPr="00460404">
          <w:rPr>
            <w:rStyle w:val="Hyperlink"/>
            <w:rFonts w:eastAsia="Times New Roman"/>
            <w:lang w:eastAsia="id-ID"/>
          </w:rPr>
          <w:t>https://kotlinlang.org/docs/faq.html</w:t>
        </w:r>
      </w:hyperlink>
      <w:r w:rsidRPr="00460404">
        <w:rPr>
          <w:rFonts w:eastAsia="Times New Roman"/>
          <w:lang w:eastAsia="id-ID"/>
        </w:rPr>
        <w:t xml:space="preserve"> (accessed Jul. 06, 2024).</w:t>
      </w:r>
    </w:p>
    <w:p w14:paraId="15049FC2" w14:textId="77777777" w:rsidR="0093456D" w:rsidRDefault="00460404" w:rsidP="0093456D">
      <w:pPr>
        <w:pStyle w:val="Bibliografi"/>
        <w:ind w:hanging="567"/>
        <w:rPr>
          <w:rFonts w:eastAsia="Times New Roman"/>
          <w:lang w:eastAsia="id-ID"/>
        </w:rPr>
      </w:pPr>
      <w:r w:rsidRPr="00460404">
        <w:rPr>
          <w:rFonts w:eastAsia="Times New Roman"/>
          <w:lang w:eastAsia="id-ID"/>
        </w:rPr>
        <w:lastRenderedPageBreak/>
        <w:t>“Kotlin Developer Stories,” </w:t>
      </w:r>
      <w:r w:rsidRPr="00460404">
        <w:rPr>
          <w:rFonts w:eastAsia="Times New Roman"/>
          <w:i/>
          <w:iCs/>
          <w:lang w:eastAsia="id-ID"/>
        </w:rPr>
        <w:t>Android Developers</w:t>
      </w:r>
      <w:r w:rsidRPr="00460404">
        <w:rPr>
          <w:rFonts w:eastAsia="Times New Roman"/>
          <w:lang w:eastAsia="id-ID"/>
        </w:rPr>
        <w:t xml:space="preserve">, 2024. </w:t>
      </w:r>
      <w:hyperlink r:id="rId36" w:history="1">
        <w:r w:rsidRPr="004D0D77">
          <w:rPr>
            <w:rStyle w:val="Hyperlink"/>
            <w:rFonts w:eastAsia="Times New Roman"/>
            <w:lang w:eastAsia="id-ID"/>
          </w:rPr>
          <w:t>https://developer.android.com/kotlin/stories</w:t>
        </w:r>
      </w:hyperlink>
      <w:r>
        <w:rPr>
          <w:rFonts w:eastAsia="Times New Roman"/>
          <w:lang w:eastAsia="id-ID"/>
        </w:rPr>
        <w:t xml:space="preserve"> </w:t>
      </w:r>
      <w:r w:rsidRPr="00460404">
        <w:rPr>
          <w:rFonts w:eastAsia="Times New Roman"/>
          <w:lang w:eastAsia="id-ID"/>
        </w:rPr>
        <w:t>(accessed Jul. 06, 2024).</w:t>
      </w:r>
    </w:p>
    <w:p w14:paraId="5723895F" w14:textId="791C8C71" w:rsidR="0093456D" w:rsidRPr="0093456D" w:rsidRDefault="0093456D" w:rsidP="0093456D">
      <w:pPr>
        <w:pStyle w:val="Bibliografi"/>
        <w:ind w:hanging="567"/>
        <w:rPr>
          <w:rFonts w:eastAsia="Times New Roman"/>
          <w:lang w:eastAsia="id-ID"/>
        </w:rPr>
      </w:pPr>
      <w:r>
        <w:t xml:space="preserve">H. Kolengsusu, “Rancang Bangun Plugin untuk Sistem Informasi Akademik dengan Ajax dan Web Services,” </w:t>
      </w:r>
      <w:r w:rsidRPr="0093456D">
        <w:rPr>
          <w:i/>
          <w:iCs/>
        </w:rPr>
        <w:t>BIMAFIKA J. MIPA, Kependidikan dan Terap.</w:t>
      </w:r>
      <w:r>
        <w:t xml:space="preserve">, vol. 4, no. 1, pp. 425–434, 2012, [Online]. Available: </w:t>
      </w:r>
      <w:hyperlink r:id="rId37" w:history="1">
        <w:r w:rsidRPr="00EE1BBE">
          <w:rPr>
            <w:rStyle w:val="Hyperlink"/>
          </w:rPr>
          <w:t>https://unidar.e-journal.id/bima/article/view/190</w:t>
        </w:r>
      </w:hyperlink>
      <w:r>
        <w:t>.</w:t>
      </w:r>
    </w:p>
    <w:sectPr w:rsidR="0093456D" w:rsidRPr="0093456D" w:rsidSect="00F97FA7">
      <w:headerReference w:type="first" r:id="rId38"/>
      <w:footerReference w:type="first" r:id="rId39"/>
      <w:pgSz w:w="11906" w:h="16838" w:code="9"/>
      <w:pgMar w:top="2268" w:right="1701" w:bottom="1701" w:left="226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6C9ABB" w14:textId="77777777" w:rsidR="00CC0061" w:rsidRDefault="00CC0061" w:rsidP="004A05EC">
      <w:pPr>
        <w:spacing w:line="240" w:lineRule="auto"/>
      </w:pPr>
      <w:r>
        <w:separator/>
      </w:r>
    </w:p>
  </w:endnote>
  <w:endnote w:type="continuationSeparator" w:id="0">
    <w:p w14:paraId="31C2BDCE" w14:textId="77777777" w:rsidR="00CC0061" w:rsidRDefault="00CC0061"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pPr>
          <w:pStyle w:val="Footer"/>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pPr>
          <w:pStyle w:val="Footer"/>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pPr>
          <w:pStyle w:val="Footer"/>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AD6CBF" w14:textId="77777777" w:rsidR="00F97FA7" w:rsidRDefault="00F97FA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EAF430"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C4D77A" w14:textId="77777777" w:rsidR="00F8057E" w:rsidRDefault="00F8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E36FFD" w14:textId="77777777" w:rsidR="00CC0061" w:rsidRDefault="00CC0061" w:rsidP="004A05EC">
      <w:pPr>
        <w:spacing w:line="240" w:lineRule="auto"/>
      </w:pPr>
      <w:r>
        <w:separator/>
      </w:r>
    </w:p>
  </w:footnote>
  <w:footnote w:type="continuationSeparator" w:id="0">
    <w:p w14:paraId="1F8AE0E9" w14:textId="77777777" w:rsidR="00CC0061" w:rsidRDefault="00CC0061"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7BAFA" w14:textId="77777777" w:rsidR="00F97FA7" w:rsidRDefault="00F97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E04F5B"/>
    <w:multiLevelType w:val="hybridMultilevel"/>
    <w:tmpl w:val="E158AF70"/>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2" w15:restartNumberingAfterBreak="0">
    <w:nsid w:val="29F556CE"/>
    <w:multiLevelType w:val="hybridMultilevel"/>
    <w:tmpl w:val="A6EC23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4" w15:restartNumberingAfterBreak="0">
    <w:nsid w:val="45C3145D"/>
    <w:multiLevelType w:val="hybridMultilevel"/>
    <w:tmpl w:val="E2C67B8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7" w15:restartNumberingAfterBreak="0">
    <w:nsid w:val="66B32CC2"/>
    <w:multiLevelType w:val="hybridMultilevel"/>
    <w:tmpl w:val="AF6429B2"/>
    <w:lvl w:ilvl="0" w:tplc="DD5A5540">
      <w:start w:val="1"/>
      <w:numFmt w:val="decimal"/>
      <w:pStyle w:val="Bibliografi"/>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705792773">
    <w:abstractNumId w:val="8"/>
  </w:num>
  <w:num w:numId="2" w16cid:durableId="937562843">
    <w:abstractNumId w:val="9"/>
  </w:num>
  <w:num w:numId="3" w16cid:durableId="378551871">
    <w:abstractNumId w:val="3"/>
  </w:num>
  <w:num w:numId="4" w16cid:durableId="214663110">
    <w:abstractNumId w:val="1"/>
  </w:num>
  <w:num w:numId="5" w16cid:durableId="883952068">
    <w:abstractNumId w:val="6"/>
  </w:num>
  <w:num w:numId="6" w16cid:durableId="1977879651">
    <w:abstractNumId w:val="5"/>
  </w:num>
  <w:num w:numId="7" w16cid:durableId="2043557913">
    <w:abstractNumId w:val="7"/>
  </w:num>
  <w:num w:numId="8" w16cid:durableId="1704018164">
    <w:abstractNumId w:val="0"/>
  </w:num>
  <w:num w:numId="9" w16cid:durableId="120537604">
    <w:abstractNumId w:val="4"/>
  </w:num>
  <w:num w:numId="10" w16cid:durableId="10061752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72D5"/>
    <w:rsid w:val="00092AF3"/>
    <w:rsid w:val="000A2032"/>
    <w:rsid w:val="000C5A42"/>
    <w:rsid w:val="000C6396"/>
    <w:rsid w:val="000E3536"/>
    <w:rsid w:val="000F1029"/>
    <w:rsid w:val="001334B3"/>
    <w:rsid w:val="00164F13"/>
    <w:rsid w:val="00165A1D"/>
    <w:rsid w:val="001A35DD"/>
    <w:rsid w:val="001B4273"/>
    <w:rsid w:val="001B44E1"/>
    <w:rsid w:val="001C06BA"/>
    <w:rsid w:val="001C4200"/>
    <w:rsid w:val="001E1147"/>
    <w:rsid w:val="00204387"/>
    <w:rsid w:val="002C0ED0"/>
    <w:rsid w:val="002D66FC"/>
    <w:rsid w:val="002E0162"/>
    <w:rsid w:val="00311F00"/>
    <w:rsid w:val="00321EA3"/>
    <w:rsid w:val="00364B8F"/>
    <w:rsid w:val="00367653"/>
    <w:rsid w:val="00396421"/>
    <w:rsid w:val="003B5F0B"/>
    <w:rsid w:val="003F3E24"/>
    <w:rsid w:val="00443BFF"/>
    <w:rsid w:val="00447638"/>
    <w:rsid w:val="00460404"/>
    <w:rsid w:val="004840D3"/>
    <w:rsid w:val="004A05EC"/>
    <w:rsid w:val="004A37B1"/>
    <w:rsid w:val="004B0590"/>
    <w:rsid w:val="004B2E75"/>
    <w:rsid w:val="004E2F65"/>
    <w:rsid w:val="00505776"/>
    <w:rsid w:val="00512A8F"/>
    <w:rsid w:val="00522B11"/>
    <w:rsid w:val="005509F2"/>
    <w:rsid w:val="00581F18"/>
    <w:rsid w:val="0058281B"/>
    <w:rsid w:val="00591B38"/>
    <w:rsid w:val="005F5E97"/>
    <w:rsid w:val="00605630"/>
    <w:rsid w:val="00627BD4"/>
    <w:rsid w:val="00655FD7"/>
    <w:rsid w:val="00686C27"/>
    <w:rsid w:val="0069079B"/>
    <w:rsid w:val="006A4C1A"/>
    <w:rsid w:val="006D67BB"/>
    <w:rsid w:val="007004D2"/>
    <w:rsid w:val="0074374E"/>
    <w:rsid w:val="0075564A"/>
    <w:rsid w:val="007605E0"/>
    <w:rsid w:val="00770764"/>
    <w:rsid w:val="007A52B3"/>
    <w:rsid w:val="007C4770"/>
    <w:rsid w:val="007D3EDE"/>
    <w:rsid w:val="007E1A08"/>
    <w:rsid w:val="008349EA"/>
    <w:rsid w:val="00890326"/>
    <w:rsid w:val="008A03C4"/>
    <w:rsid w:val="008A5F8C"/>
    <w:rsid w:val="008A7EA7"/>
    <w:rsid w:val="008B1685"/>
    <w:rsid w:val="008D179D"/>
    <w:rsid w:val="008E74F7"/>
    <w:rsid w:val="008F3206"/>
    <w:rsid w:val="00906096"/>
    <w:rsid w:val="0093456D"/>
    <w:rsid w:val="00970EEC"/>
    <w:rsid w:val="00987E07"/>
    <w:rsid w:val="009B7154"/>
    <w:rsid w:val="009C33BA"/>
    <w:rsid w:val="009C3916"/>
    <w:rsid w:val="00AD51A0"/>
    <w:rsid w:val="00AD790F"/>
    <w:rsid w:val="00B3039D"/>
    <w:rsid w:val="00B64866"/>
    <w:rsid w:val="00B85317"/>
    <w:rsid w:val="00BA0EEF"/>
    <w:rsid w:val="00BC75E7"/>
    <w:rsid w:val="00BD2A22"/>
    <w:rsid w:val="00BF35EB"/>
    <w:rsid w:val="00C03471"/>
    <w:rsid w:val="00C26366"/>
    <w:rsid w:val="00C31185"/>
    <w:rsid w:val="00C36FEA"/>
    <w:rsid w:val="00C45DDA"/>
    <w:rsid w:val="00C7386C"/>
    <w:rsid w:val="00C8552B"/>
    <w:rsid w:val="00CA2D45"/>
    <w:rsid w:val="00CC0061"/>
    <w:rsid w:val="00CC7E2E"/>
    <w:rsid w:val="00CD3869"/>
    <w:rsid w:val="00CD45E8"/>
    <w:rsid w:val="00CE1F5A"/>
    <w:rsid w:val="00CE2582"/>
    <w:rsid w:val="00CF5776"/>
    <w:rsid w:val="00D03079"/>
    <w:rsid w:val="00D40C09"/>
    <w:rsid w:val="00D56CBE"/>
    <w:rsid w:val="00D83EA5"/>
    <w:rsid w:val="00D86C59"/>
    <w:rsid w:val="00DD18F0"/>
    <w:rsid w:val="00E14B56"/>
    <w:rsid w:val="00E25809"/>
    <w:rsid w:val="00E313DC"/>
    <w:rsid w:val="00E3649E"/>
    <w:rsid w:val="00E453E5"/>
    <w:rsid w:val="00E719E9"/>
    <w:rsid w:val="00ED77CD"/>
    <w:rsid w:val="00EE13B2"/>
    <w:rsid w:val="00EE727E"/>
    <w:rsid w:val="00F05CD3"/>
    <w:rsid w:val="00F201A9"/>
    <w:rsid w:val="00F539C0"/>
    <w:rsid w:val="00F70738"/>
    <w:rsid w:val="00F8057E"/>
    <w:rsid w:val="00F90084"/>
    <w:rsid w:val="00F97FA7"/>
    <w:rsid w:val="00FA6CA7"/>
    <w:rsid w:val="00FC35C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0084"/>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
    <w:next w:val="Normal"/>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
    <w:next w:val="Normal"/>
    <w:link w:val="Judul3KAR"/>
    <w:uiPriority w:val="9"/>
    <w:qFormat/>
    <w:rsid w:val="002E0162"/>
    <w:pPr>
      <w:keepNext/>
      <w:keepLines/>
      <w:numPr>
        <w:ilvl w:val="2"/>
        <w:numId w:val="4"/>
      </w:numPr>
      <w:spacing w:before="120"/>
      <w:ind w:left="567"/>
      <w:outlineLvl w:val="2"/>
    </w:pPr>
    <w:rPr>
      <w:rFonts w:eastAsiaTheme="majorEastAsia" w:cstheme="majorBidi"/>
      <w:color w:val="auto"/>
      <w:szCs w:val="24"/>
    </w:rPr>
  </w:style>
  <w:style w:type="paragraph" w:styleId="Judul4">
    <w:name w:val="heading 4"/>
    <w:basedOn w:val="Normal"/>
    <w:next w:val="Normal"/>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Keterangan">
    <w:name w:val="caption"/>
    <w:basedOn w:val="Normal"/>
    <w:next w:val="Normal"/>
    <w:uiPriority w:val="9"/>
    <w:qFormat/>
    <w:rsid w:val="008A7EA7"/>
    <w:pPr>
      <w:spacing w:after="240" w:line="240" w:lineRule="auto"/>
      <w:ind w:firstLine="0"/>
      <w:jc w:val="center"/>
    </w:pPr>
    <w:rPr>
      <w:b/>
      <w:iCs/>
      <w:color w:val="44546A" w:themeColor="text2"/>
      <w:szCs w:val="18"/>
    </w:rPr>
  </w:style>
  <w:style w:type="paragraph" w:styleId="Bibliografi">
    <w:name w:val="Bibliography"/>
    <w:basedOn w:val="Normal"/>
    <w:next w:val="Normal"/>
    <w:uiPriority w:val="10"/>
    <w:rsid w:val="00F90084"/>
    <w:pPr>
      <w:numPr>
        <w:numId w:val="7"/>
      </w:numPr>
      <w:tabs>
        <w:tab w:val="right" w:pos="7938"/>
      </w:tabs>
      <w:spacing w:after="240"/>
      <w:ind w:left="567" w:firstLine="0"/>
    </w:pPr>
  </w:style>
  <w:style w:type="paragraph" w:styleId="DaftarParagraf">
    <w:name w:val="List Paragraph"/>
    <w:basedOn w:val="Normal"/>
    <w:uiPriority w:val="34"/>
    <w:qFormat/>
    <w:rsid w:val="00BC75E7"/>
    <w:pPr>
      <w:ind w:left="720"/>
      <w:contextualSpacing/>
    </w:pPr>
  </w:style>
  <w:style w:type="character" w:customStyle="1" w:styleId="Judul3KAR">
    <w:name w:val="Judul 3 KAR"/>
    <w:basedOn w:val="FontParagrafDefault"/>
    <w:link w:val="Judul3"/>
    <w:uiPriority w:val="9"/>
    <w:rsid w:val="002E0162"/>
    <w:rPr>
      <w:rFonts w:eastAsiaTheme="majorEastAsia" w:cstheme="majorBidi"/>
      <w:bCs w:val="0"/>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
    <w:next w:val="Normal"/>
    <w:autoRedefine/>
    <w:uiPriority w:val="39"/>
    <w:unhideWhenUsed/>
    <w:rsid w:val="00987E07"/>
    <w:pPr>
      <w:spacing w:after="100"/>
    </w:pPr>
  </w:style>
  <w:style w:type="paragraph" w:styleId="TOC2">
    <w:name w:val="toc 2"/>
    <w:basedOn w:val="Normal"/>
    <w:next w:val="Normal"/>
    <w:autoRedefine/>
    <w:uiPriority w:val="39"/>
    <w:unhideWhenUsed/>
    <w:rsid w:val="00987E07"/>
    <w:pPr>
      <w:spacing w:after="100"/>
      <w:ind w:left="24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 w:type="paragraph" w:styleId="TeksBiasa">
    <w:name w:val="Plain Text"/>
    <w:basedOn w:val="Normal"/>
    <w:link w:val="TeksBiasaKAR"/>
    <w:uiPriority w:val="99"/>
    <w:unhideWhenUsed/>
    <w:rsid w:val="00906096"/>
    <w:pPr>
      <w:spacing w:line="240" w:lineRule="auto"/>
      <w:ind w:firstLine="0"/>
      <w:jc w:val="left"/>
    </w:pPr>
    <w:rPr>
      <w:rFonts w:ascii="Consolas" w:eastAsiaTheme="minorHAnsi" w:hAnsi="Consolas" w:cs="Times New Roman"/>
      <w:bCs/>
      <w:color w:val="auto"/>
      <w:sz w:val="21"/>
      <w:szCs w:val="21"/>
      <w:lang w:eastAsia="en-US"/>
    </w:rPr>
  </w:style>
  <w:style w:type="character" w:customStyle="1" w:styleId="TeksBiasaKAR">
    <w:name w:val="Teks Biasa KAR"/>
    <w:basedOn w:val="FontParagrafDefault"/>
    <w:link w:val="TeksBiasa"/>
    <w:uiPriority w:val="99"/>
    <w:rsid w:val="00906096"/>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294483638">
      <w:bodyDiv w:val="1"/>
      <w:marLeft w:val="0"/>
      <w:marRight w:val="0"/>
      <w:marTop w:val="0"/>
      <w:marBottom w:val="0"/>
      <w:divBdr>
        <w:top w:val="none" w:sz="0" w:space="0" w:color="auto"/>
        <w:left w:val="none" w:sz="0" w:space="0" w:color="auto"/>
        <w:bottom w:val="none" w:sz="0" w:space="0" w:color="auto"/>
        <w:right w:val="none" w:sz="0" w:space="0" w:color="auto"/>
      </w:divBdr>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567691053">
      <w:bodyDiv w:val="1"/>
      <w:marLeft w:val="0"/>
      <w:marRight w:val="0"/>
      <w:marTop w:val="0"/>
      <w:marBottom w:val="0"/>
      <w:divBdr>
        <w:top w:val="none" w:sz="0" w:space="0" w:color="auto"/>
        <w:left w:val="none" w:sz="0" w:space="0" w:color="auto"/>
        <w:bottom w:val="none" w:sz="0" w:space="0" w:color="auto"/>
        <w:right w:val="none" w:sz="0" w:space="0" w:color="auto"/>
      </w:divBdr>
      <w:divsChild>
        <w:div w:id="1258127083">
          <w:marLeft w:val="0"/>
          <w:marRight w:val="0"/>
          <w:marTop w:val="0"/>
          <w:marBottom w:val="0"/>
          <w:divBdr>
            <w:top w:val="none" w:sz="0" w:space="0" w:color="auto"/>
            <w:left w:val="none" w:sz="0" w:space="0" w:color="auto"/>
            <w:bottom w:val="none" w:sz="0" w:space="0" w:color="auto"/>
            <w:right w:val="none" w:sz="0" w:space="0" w:color="auto"/>
          </w:divBdr>
        </w:div>
        <w:div w:id="802424683">
          <w:marLeft w:val="0"/>
          <w:marRight w:val="0"/>
          <w:marTop w:val="0"/>
          <w:marBottom w:val="0"/>
          <w:divBdr>
            <w:top w:val="none" w:sz="0" w:space="0" w:color="auto"/>
            <w:left w:val="none" w:sz="0" w:space="0" w:color="auto"/>
            <w:bottom w:val="none" w:sz="0" w:space="0" w:color="auto"/>
            <w:right w:val="none" w:sz="0" w:space="0" w:color="auto"/>
          </w:divBdr>
        </w:div>
      </w:divsChild>
    </w:div>
    <w:div w:id="598024044">
      <w:bodyDiv w:val="1"/>
      <w:marLeft w:val="0"/>
      <w:marRight w:val="0"/>
      <w:marTop w:val="0"/>
      <w:marBottom w:val="0"/>
      <w:divBdr>
        <w:top w:val="none" w:sz="0" w:space="0" w:color="auto"/>
        <w:left w:val="none" w:sz="0" w:space="0" w:color="auto"/>
        <w:bottom w:val="none" w:sz="0" w:space="0" w:color="auto"/>
        <w:right w:val="none" w:sz="0" w:space="0" w:color="auto"/>
      </w:divBdr>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216428245">
      <w:bodyDiv w:val="1"/>
      <w:marLeft w:val="0"/>
      <w:marRight w:val="0"/>
      <w:marTop w:val="0"/>
      <w:marBottom w:val="0"/>
      <w:divBdr>
        <w:top w:val="none" w:sz="0" w:space="0" w:color="auto"/>
        <w:left w:val="none" w:sz="0" w:space="0" w:color="auto"/>
        <w:bottom w:val="none" w:sz="0" w:space="0" w:color="auto"/>
        <w:right w:val="none" w:sz="0" w:space="0" w:color="auto"/>
      </w:divBdr>
      <w:divsChild>
        <w:div w:id="817693680">
          <w:marLeft w:val="0"/>
          <w:marRight w:val="0"/>
          <w:marTop w:val="0"/>
          <w:marBottom w:val="0"/>
          <w:divBdr>
            <w:top w:val="none" w:sz="0" w:space="0" w:color="auto"/>
            <w:left w:val="none" w:sz="0" w:space="0" w:color="auto"/>
            <w:bottom w:val="none" w:sz="0" w:space="0" w:color="auto"/>
            <w:right w:val="none" w:sz="0" w:space="0" w:color="auto"/>
          </w:divBdr>
        </w:div>
        <w:div w:id="356081813">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hyperlink" Target="https://developer.android.com/kotlin/first" TargetMode="External"/><Relationship Id="rId39" Type="http://schemas.openxmlformats.org/officeDocument/2006/relationships/footer" Target="footer7.xml"/><Relationship Id="rId21" Type="http://schemas.openxmlformats.org/officeDocument/2006/relationships/footer" Target="footer5.xml"/><Relationship Id="rId34" Type="http://schemas.openxmlformats.org/officeDocument/2006/relationships/hyperlink" Target="https://developer.android.com/studio"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4.xml"/><Relationship Id="rId29" Type="http://schemas.openxmlformats.org/officeDocument/2006/relationships/hyperlink" Target="https://kotlinlang.org/"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cisco.com/c/en/us/solutions/collateral/executive-perspectives/annual-internet-report/white-paper-c11-741490.html" TargetMode="External"/><Relationship Id="rId32" Type="http://schemas.openxmlformats.org/officeDocument/2006/relationships/hyperlink" Target="https://kotlinlang.org/docs/data-classes.html" TargetMode="External"/><Relationship Id="rId37" Type="http://schemas.openxmlformats.org/officeDocument/2006/relationships/hyperlink" Target="https://unidar.e-journal.id/bima/article/view/190"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oter" Target="footer6.xml"/><Relationship Id="rId28" Type="http://schemas.openxmlformats.org/officeDocument/2006/relationships/hyperlink" Target="https://kotlinfoundation.org/" TargetMode="External"/><Relationship Id="rId36" Type="http://schemas.openxmlformats.org/officeDocument/2006/relationships/hyperlink" Target="https://developer.android.com/kotlin/stories" TargetMode="Externa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yperlink" Target="https://protobuf.dev/"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header" Target="header5.xml"/><Relationship Id="rId27" Type="http://schemas.openxmlformats.org/officeDocument/2006/relationships/hyperlink" Target="https://developer.android.com/kotlin/overview?hl=id" TargetMode="External"/><Relationship Id="rId30" Type="http://schemas.openxmlformats.org/officeDocument/2006/relationships/hyperlink" Target="https://developer.android.com/topic/libraries/architecture/datastore" TargetMode="External"/><Relationship Id="rId35" Type="http://schemas.openxmlformats.org/officeDocument/2006/relationships/hyperlink" Target="https://kotlinlang.org/docs/faq.html"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hyperlink" Target="https://www.youtube.com/live/Y2VF8tmLFHw?si=zgCrETDalg1xflXH&amp;t=5230" TargetMode="External"/><Relationship Id="rId33" Type="http://schemas.openxmlformats.org/officeDocument/2006/relationships/hyperlink" Target="https://www.jetbrains.com/idea/" TargetMode="External"/><Relationship Id="rId38"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3</TotalTime>
  <Pages>21</Pages>
  <Words>3594</Words>
  <Characters>20491</Characters>
  <Application>Microsoft Office Word</Application>
  <DocSecurity>0</DocSecurity>
  <Lines>170</Lines>
  <Paragraphs>48</Paragraphs>
  <ScaleCrop>false</ScaleCrop>
  <Company/>
  <LinksUpToDate>false</LinksUpToDate>
  <CharactersWithSpaces>24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9</cp:revision>
  <dcterms:created xsi:type="dcterms:W3CDTF">2024-07-02T02:42:00Z</dcterms:created>
  <dcterms:modified xsi:type="dcterms:W3CDTF">2024-07-07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